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AA66D" w14:textId="77777777" w:rsidR="004C2CF3" w:rsidRDefault="004C2CF3" w:rsidP="004C2CF3">
      <w:pPr>
        <w:spacing w:line="360" w:lineRule="auto"/>
        <w:jc w:val="center"/>
        <w:rPr>
          <w:b/>
          <w:bCs/>
        </w:rPr>
      </w:pPr>
    </w:p>
    <w:p w14:paraId="598E0B94" w14:textId="77777777" w:rsidR="004C2CF3" w:rsidRDefault="004C2CF3" w:rsidP="004C2CF3">
      <w:pPr>
        <w:spacing w:line="360" w:lineRule="auto"/>
        <w:jc w:val="center"/>
        <w:rPr>
          <w:b/>
          <w:bCs/>
        </w:rPr>
      </w:pPr>
    </w:p>
    <w:p w14:paraId="2377C316" w14:textId="7273FA08" w:rsidR="00CE46F3" w:rsidRDefault="00CE46F3" w:rsidP="004C2CF3">
      <w:pPr>
        <w:spacing w:line="360" w:lineRule="auto"/>
        <w:jc w:val="center"/>
        <w:rPr>
          <w:b/>
          <w:bCs/>
        </w:rPr>
      </w:pPr>
      <w:r>
        <w:rPr>
          <w:b/>
          <w:bCs/>
        </w:rPr>
        <w:t xml:space="preserve">Municipal Annexations and the Changing Color Line After </w:t>
      </w:r>
      <w:r w:rsidRPr="00BA2C02">
        <w:rPr>
          <w:b/>
          <w:bCs/>
          <w:i/>
          <w:iCs/>
        </w:rPr>
        <w:t>Shelby</w:t>
      </w:r>
      <w:r w:rsidR="00306641">
        <w:rPr>
          <w:b/>
          <w:bCs/>
          <w:i/>
          <w:iCs/>
        </w:rPr>
        <w:t xml:space="preserve"> County</w:t>
      </w:r>
      <w:r w:rsidRPr="00BA2C02">
        <w:rPr>
          <w:b/>
          <w:bCs/>
          <w:i/>
          <w:iCs/>
        </w:rPr>
        <w:t xml:space="preserve"> v. Holder</w:t>
      </w:r>
    </w:p>
    <w:p w14:paraId="11D5BF1D" w14:textId="77777777" w:rsidR="00CE46F3" w:rsidRDefault="00CE46F3" w:rsidP="00CE46F3">
      <w:pPr>
        <w:pStyle w:val="NoSpacing"/>
        <w:spacing w:line="360" w:lineRule="auto"/>
        <w:rPr>
          <w:b/>
          <w:bCs/>
        </w:rPr>
      </w:pPr>
    </w:p>
    <w:p w14:paraId="5D7F728E" w14:textId="4483DD83" w:rsidR="008D3F8E" w:rsidRDefault="008D3F8E" w:rsidP="004C2CF3">
      <w:pPr>
        <w:pStyle w:val="NoSpacing"/>
        <w:spacing w:line="360" w:lineRule="auto"/>
        <w:jc w:val="center"/>
        <w:rPr>
          <w:b/>
          <w:bCs/>
        </w:rPr>
      </w:pPr>
      <w:r>
        <w:rPr>
          <w:b/>
          <w:bCs/>
        </w:rPr>
        <w:t>Abstract</w:t>
      </w:r>
    </w:p>
    <w:p w14:paraId="134806AC" w14:textId="77777777" w:rsidR="006F7507" w:rsidRDefault="006F7507" w:rsidP="004C2CF3">
      <w:pPr>
        <w:pStyle w:val="NoSpacing"/>
        <w:spacing w:line="360" w:lineRule="auto"/>
        <w:jc w:val="center"/>
        <w:rPr>
          <w:b/>
          <w:bCs/>
        </w:rPr>
      </w:pPr>
    </w:p>
    <w:p w14:paraId="36DDFE10" w14:textId="5086D8A2" w:rsidR="008D3F8E" w:rsidRDefault="008D3F8E" w:rsidP="004C2CF3">
      <w:pPr>
        <w:pStyle w:val="NoSpacing"/>
        <w:spacing w:line="360" w:lineRule="auto"/>
        <w:jc w:val="both"/>
      </w:pPr>
      <w:r>
        <w:t xml:space="preserve">Municipal annexations can weaken political representation of racial minority communities residing within the municipality if their relative population shares decrease after annexation, but little is known about </w:t>
      </w:r>
      <w:r w:rsidR="009540B7">
        <w:t>whether and how</w:t>
      </w:r>
      <w:r>
        <w:t xml:space="preserve"> municipalities</w:t>
      </w:r>
      <w:r w:rsidR="00E574A7">
        <w:t xml:space="preserve"> across the country</w:t>
      </w:r>
      <w:r w:rsidR="009540B7">
        <w:t xml:space="preserve"> use annexations to engineer their racial composition</w:t>
      </w:r>
      <w:r w:rsidR="00D723A4">
        <w:t>.</w:t>
      </w:r>
      <w:r>
        <w:t xml:space="preserve"> </w:t>
      </w:r>
      <w:r w:rsidR="00924BE7">
        <w:t>On June 25</w:t>
      </w:r>
      <w:r w:rsidR="00924BE7" w:rsidRPr="009D7619">
        <w:rPr>
          <w:vertAlign w:val="superscript"/>
        </w:rPr>
        <w:t>th</w:t>
      </w:r>
      <w:r w:rsidR="00924BE7">
        <w:t xml:space="preserve">, 2013, </w:t>
      </w:r>
      <w:r w:rsidR="00D723A4">
        <w:t>the Supreme Court ended enforcement of Section 5 of the</w:t>
      </w:r>
      <w:r w:rsidR="00391588">
        <w:t xml:space="preserve"> 1965</w:t>
      </w:r>
      <w:r w:rsidR="00D723A4">
        <w:t xml:space="preserve"> Voting Rights Act in </w:t>
      </w:r>
      <w:r w:rsidR="00D723A4" w:rsidRPr="0078116E">
        <w:rPr>
          <w:i/>
          <w:iCs/>
        </w:rPr>
        <w:t>Shelby</w:t>
      </w:r>
      <w:r w:rsidR="004A6857">
        <w:rPr>
          <w:i/>
          <w:iCs/>
        </w:rPr>
        <w:t xml:space="preserve"> County</w:t>
      </w:r>
      <w:r w:rsidR="00D723A4">
        <w:rPr>
          <w:i/>
          <w:iCs/>
        </w:rPr>
        <w:t xml:space="preserve"> v. Holder</w:t>
      </w:r>
      <w:r w:rsidR="002042FA">
        <w:rPr>
          <w:i/>
          <w:iCs/>
        </w:rPr>
        <w:t xml:space="preserve">. </w:t>
      </w:r>
      <w:r w:rsidR="00FD17F9">
        <w:t>As a result,</w:t>
      </w:r>
      <w:r>
        <w:t xml:space="preserve"> more than 3,500 municipalities were released from seeking federal approval prior to conducting annexations</w:t>
      </w:r>
      <w:r w:rsidR="002042FA">
        <w:t xml:space="preserve"> or </w:t>
      </w:r>
      <w:r w:rsidR="002C2B12">
        <w:t>other changes to election laws and administration</w:t>
      </w:r>
      <w:r>
        <w:t xml:space="preserve">. </w:t>
      </w:r>
      <w:r w:rsidR="0048490E">
        <w:t xml:space="preserve">Despite the </w:t>
      </w:r>
      <w:r w:rsidR="00B465F9">
        <w:t>Court’s</w:t>
      </w:r>
      <w:r w:rsidR="0048490E">
        <w:t xml:space="preserve"> claim that Section 5 is no longer needed, many </w:t>
      </w:r>
      <w:r w:rsidR="00F667C1">
        <w:t xml:space="preserve">scholars and activists </w:t>
      </w:r>
      <w:r w:rsidR="0048490E">
        <w:t xml:space="preserve">expected that </w:t>
      </w:r>
      <w:r w:rsidR="00391588" w:rsidRPr="009D7619">
        <w:rPr>
          <w:i/>
          <w:iCs/>
        </w:rPr>
        <w:t>Shelby</w:t>
      </w:r>
      <w:r w:rsidR="004A6857">
        <w:rPr>
          <w:i/>
          <w:iCs/>
        </w:rPr>
        <w:t xml:space="preserve"> County</w:t>
      </w:r>
      <w:r w:rsidR="00391588">
        <w:t xml:space="preserve"> would erode important gains</w:t>
      </w:r>
      <w:r w:rsidR="00C20E42">
        <w:t xml:space="preserve"> made</w:t>
      </w:r>
      <w:r w:rsidR="00391588">
        <w:t xml:space="preserve"> in minority </w:t>
      </w:r>
      <w:r w:rsidR="00CC56C8">
        <w:t>civil rights</w:t>
      </w:r>
      <w:r w:rsidR="00391588">
        <w:t xml:space="preserve"> since</w:t>
      </w:r>
      <w:r w:rsidR="009440AD">
        <w:t xml:space="preserve"> the </w:t>
      </w:r>
      <w:r w:rsidR="00491BAF">
        <w:t>1960s</w:t>
      </w:r>
      <w:r w:rsidR="00391588">
        <w:t>,</w:t>
      </w:r>
      <w:r w:rsidR="008F1041">
        <w:t xml:space="preserve"> and some</w:t>
      </w:r>
      <w:r w:rsidR="00C20E42">
        <w:t xml:space="preserve"> </w:t>
      </w:r>
      <w:r w:rsidR="009249E2">
        <w:t>studies</w:t>
      </w:r>
      <w:r w:rsidR="008F1041">
        <w:t xml:space="preserve"> </w:t>
      </w:r>
      <w:r w:rsidR="00332427">
        <w:t>find</w:t>
      </w:r>
      <w:r w:rsidR="008F1041">
        <w:t xml:space="preserve"> that</w:t>
      </w:r>
      <w:r w:rsidR="009B162D">
        <w:t xml:space="preserve"> practice</w:t>
      </w:r>
      <w:r w:rsidR="008F1041">
        <w:t xml:space="preserve">s like </w:t>
      </w:r>
      <w:r w:rsidR="00CC56C8">
        <w:t xml:space="preserve">enforcing strict voter ID requirements </w:t>
      </w:r>
      <w:r w:rsidR="008F1041">
        <w:t>and last-minute polling place changes increased</w:t>
      </w:r>
      <w:r w:rsidR="009B162D">
        <w:t xml:space="preserve"> dramatically</w:t>
      </w:r>
      <w:r w:rsidR="008F1041">
        <w:t xml:space="preserve"> after </w:t>
      </w:r>
      <w:r w:rsidR="008F1041" w:rsidRPr="009D7619">
        <w:rPr>
          <w:i/>
          <w:iCs/>
        </w:rPr>
        <w:t>Shelby</w:t>
      </w:r>
      <w:r w:rsidR="004A6857">
        <w:rPr>
          <w:i/>
          <w:iCs/>
        </w:rPr>
        <w:t xml:space="preserve"> County</w:t>
      </w:r>
      <w:r w:rsidR="008F1041">
        <w:t xml:space="preserve">. </w:t>
      </w:r>
      <w:r w:rsidR="004A6857">
        <w:t>Yet</w:t>
      </w:r>
      <w:r w:rsidR="008F1041">
        <w:t xml:space="preserve"> </w:t>
      </w:r>
      <w:r w:rsidR="00491BAF">
        <w:t xml:space="preserve">the use of </w:t>
      </w:r>
      <w:r w:rsidR="008F1041">
        <w:t>other minority voter suppression</w:t>
      </w:r>
      <w:r w:rsidR="00491BAF">
        <w:t xml:space="preserve"> tactics after </w:t>
      </w:r>
      <w:r w:rsidR="00491BAF" w:rsidRPr="009D7619">
        <w:rPr>
          <w:i/>
          <w:iCs/>
        </w:rPr>
        <w:t>Shelby</w:t>
      </w:r>
      <w:r w:rsidR="004A6857">
        <w:rPr>
          <w:i/>
          <w:iCs/>
        </w:rPr>
        <w:t xml:space="preserve"> County</w:t>
      </w:r>
      <w:r w:rsidR="008F1041">
        <w:t>, such as using annexations to dilute minority vote share</w:t>
      </w:r>
      <w:r w:rsidR="00491BAF">
        <w:t>s</w:t>
      </w:r>
      <w:r w:rsidR="008F1041">
        <w:t xml:space="preserve"> in local elections, are underexamined.</w:t>
      </w:r>
      <w:r w:rsidR="00391588">
        <w:t xml:space="preserve"> </w:t>
      </w:r>
      <w:r>
        <w:t xml:space="preserve">Using difference-in-differences </w:t>
      </w:r>
      <w:r w:rsidR="00E91CC1">
        <w:t>models</w:t>
      </w:r>
      <w:r>
        <w:t xml:space="preserve">, I analyze annexations for </w:t>
      </w:r>
      <w:r w:rsidR="00E91CC1">
        <w:t>over 15,000</w:t>
      </w:r>
      <w:r w:rsidR="0007035F">
        <w:t xml:space="preserve"> municipalities</w:t>
      </w:r>
      <w:r>
        <w:t xml:space="preserve"> in continued existence from 2000-2020 across all 41 U.S. states with annexable land. I find no evidence that </w:t>
      </w:r>
      <w:r w:rsidRPr="00E0159A">
        <w:rPr>
          <w:i/>
          <w:iCs/>
        </w:rPr>
        <w:t>Shelby</w:t>
      </w:r>
      <w:r w:rsidR="004A6857">
        <w:rPr>
          <w:i/>
          <w:iCs/>
        </w:rPr>
        <w:t xml:space="preserve"> County</w:t>
      </w:r>
      <w:r>
        <w:t xml:space="preserve"> caused municipalities to annex more or that annexations resulted in more dilution of Black and minority residents</w:t>
      </w:r>
      <w:r w:rsidR="00F00AE0">
        <w:t xml:space="preserve"> after </w:t>
      </w:r>
      <w:r w:rsidR="00F00AE0" w:rsidRPr="009D7619">
        <w:rPr>
          <w:i/>
          <w:iCs/>
        </w:rPr>
        <w:t>Shelby</w:t>
      </w:r>
      <w:r w:rsidR="004A6857">
        <w:rPr>
          <w:i/>
          <w:iCs/>
        </w:rPr>
        <w:t xml:space="preserve"> County</w:t>
      </w:r>
      <w:r w:rsidR="00F00AE0">
        <w:t xml:space="preserve">. However, </w:t>
      </w:r>
      <w:r>
        <w:t>patterns of municipal annexation pre-</w:t>
      </w:r>
      <w:r w:rsidRPr="00E0159A">
        <w:rPr>
          <w:i/>
          <w:iCs/>
        </w:rPr>
        <w:t>Shelby</w:t>
      </w:r>
      <w:r>
        <w:t xml:space="preserve"> </w:t>
      </w:r>
      <w:r w:rsidR="004A6857">
        <w:t>suggest that the Voting Rights Act had limited success in policing voter dilution through annexations and highlight</w:t>
      </w:r>
      <w:r>
        <w:t xml:space="preserve"> an enduring Black/non-Black racial boundary</w:t>
      </w:r>
      <w:r w:rsidR="00213EE2">
        <w:t xml:space="preserve">, which is of </w:t>
      </w:r>
      <w:proofErr w:type="gramStart"/>
      <w:r w:rsidR="00213EE2">
        <w:t>particular relevance</w:t>
      </w:r>
      <w:proofErr w:type="gramEnd"/>
      <w:r w:rsidR="00213EE2">
        <w:t xml:space="preserve"> now as Congress actively deliberates new federal voting rights legislation modeled after the Vo</w:t>
      </w:r>
      <w:r w:rsidR="00213EE2">
        <w:t>ting Rights Act</w:t>
      </w:r>
      <w:r>
        <w:t xml:space="preserve">. </w:t>
      </w:r>
      <w:r w:rsidR="00C456F5">
        <w:t>This study</w:t>
      </w:r>
      <w:r>
        <w:t xml:space="preserve"> </w:t>
      </w:r>
      <w:r w:rsidR="00284691">
        <w:t>underscore</w:t>
      </w:r>
      <w:r w:rsidR="00AA7D2B">
        <w:t>s</w:t>
      </w:r>
      <w:r w:rsidR="00A466F6">
        <w:t xml:space="preserve"> </w:t>
      </w:r>
      <w:r>
        <w:t xml:space="preserve">the </w:t>
      </w:r>
      <w:r w:rsidR="00AA7D2B">
        <w:t>importance</w:t>
      </w:r>
      <w:r w:rsidR="00AA7D2B">
        <w:t xml:space="preserve"> </w:t>
      </w:r>
      <w:r>
        <w:t xml:space="preserve">of municipal boundaries in </w:t>
      </w:r>
      <w:r w:rsidR="00AA7D2B">
        <w:t>perpetuating macro-segregation</w:t>
      </w:r>
      <w:r>
        <w:t xml:space="preserve"> and the limitations of </w:t>
      </w:r>
      <w:r w:rsidR="00C456F5">
        <w:t>federal</w:t>
      </w:r>
      <w:r>
        <w:t xml:space="preserve"> legislation in preventing it</w:t>
      </w:r>
      <w:r w:rsidR="00213EE2">
        <w:t>.</w:t>
      </w:r>
    </w:p>
    <w:p w14:paraId="183308C9" w14:textId="395F15D1" w:rsidR="008D3F8E" w:rsidRDefault="008D3F8E" w:rsidP="00382234">
      <w:pPr>
        <w:pStyle w:val="NoSpacing"/>
        <w:spacing w:line="360" w:lineRule="auto"/>
      </w:pPr>
    </w:p>
    <w:p w14:paraId="7CB34AB3" w14:textId="7B8A4EC0" w:rsidR="008D3F8E" w:rsidRDefault="00D548AF" w:rsidP="004C2CF3">
      <w:pPr>
        <w:pStyle w:val="NoSpacing"/>
        <w:spacing w:line="360" w:lineRule="auto"/>
      </w:pPr>
      <w:r>
        <w:rPr>
          <w:b/>
          <w:bCs/>
        </w:rPr>
        <w:t xml:space="preserve">Keywords: </w:t>
      </w:r>
      <w:r>
        <w:t xml:space="preserve">municipal annexation, racial exclusion, political geography, </w:t>
      </w:r>
      <w:r w:rsidR="00CB44A2">
        <w:t xml:space="preserve">macro-segregation, </w:t>
      </w:r>
      <w:r>
        <w:t>law changes, 1965 Voting Rights Act</w:t>
      </w:r>
      <w:r w:rsidR="00CB44A2">
        <w:t xml:space="preserve">, </w:t>
      </w:r>
      <w:r w:rsidR="00CB44A2" w:rsidRPr="009D7619">
        <w:rPr>
          <w:i/>
          <w:iCs/>
        </w:rPr>
        <w:t>Shelby</w:t>
      </w:r>
      <w:r w:rsidR="00306641">
        <w:rPr>
          <w:i/>
          <w:iCs/>
        </w:rPr>
        <w:t xml:space="preserve"> County</w:t>
      </w:r>
      <w:r w:rsidR="00CB44A2" w:rsidRPr="009D7619">
        <w:rPr>
          <w:i/>
          <w:iCs/>
        </w:rPr>
        <w:t xml:space="preserve"> v. Holder</w:t>
      </w:r>
    </w:p>
    <w:p w14:paraId="1A2A516D" w14:textId="77777777" w:rsidR="003F1FE5" w:rsidRDefault="003F1FE5" w:rsidP="009D7619">
      <w:pPr>
        <w:spacing w:line="480" w:lineRule="auto"/>
        <w:rPr>
          <w:b/>
          <w:bCs/>
        </w:rPr>
      </w:pPr>
    </w:p>
    <w:p w14:paraId="4DC0D1B6" w14:textId="696D1E25" w:rsidR="008D3F8E" w:rsidRDefault="00FC7D56" w:rsidP="009D7619">
      <w:pPr>
        <w:spacing w:line="480" w:lineRule="auto"/>
        <w:rPr>
          <w:b/>
          <w:bCs/>
        </w:rPr>
      </w:pPr>
      <w:r>
        <w:rPr>
          <w:b/>
          <w:bCs/>
        </w:rPr>
        <w:t>I</w:t>
      </w:r>
      <w:r w:rsidR="009C1F42">
        <w:rPr>
          <w:b/>
          <w:bCs/>
        </w:rPr>
        <w:t>NTRODUCTION</w:t>
      </w:r>
    </w:p>
    <w:p w14:paraId="62C62036" w14:textId="44BA5559" w:rsidR="008D3F8E" w:rsidRDefault="008D3F8E" w:rsidP="009D7619">
      <w:pPr>
        <w:spacing w:line="480" w:lineRule="auto"/>
      </w:pPr>
      <w:r>
        <w:t xml:space="preserve">Across over 20,000 </w:t>
      </w:r>
      <w:r w:rsidR="00B40823">
        <w:t xml:space="preserve">municipalities—delineated by the Census as </w:t>
      </w:r>
      <w:r w:rsidR="00B40823" w:rsidRPr="00B40823">
        <w:rPr>
          <w:i/>
          <w:iCs/>
        </w:rPr>
        <w:t>places</w:t>
      </w:r>
      <w:r w:rsidR="00B40823">
        <w:t xml:space="preserve">—in </w:t>
      </w:r>
      <w:r>
        <w:t xml:space="preserve">the United States, local governments use a wide range of policy levers to shape where people live. </w:t>
      </w:r>
      <w:r w:rsidR="00B40823">
        <w:t>S</w:t>
      </w:r>
      <w:r>
        <w:t xml:space="preserve">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w:t>
      </w:r>
      <w:r w:rsidR="00065DCB">
        <w:rPr>
          <w:noProof/>
        </w:rPr>
        <w:t>,</w:t>
      </w:r>
      <w:r w:rsidR="00125118">
        <w:rPr>
          <w:noProof/>
        </w:rPr>
        <w:t xml:space="preserve"> 2009; Owens 2019; Rugh and Massey</w:t>
      </w:r>
      <w:r w:rsidR="00065DCB">
        <w:rPr>
          <w:noProof/>
        </w:rPr>
        <w:t>,</w:t>
      </w:r>
      <w:r w:rsidR="00125118">
        <w:rPr>
          <w:noProof/>
        </w:rPr>
        <w:t xml:space="preserve">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w:t>
      </w:r>
      <w:r w:rsidR="007B377E">
        <w:rPr>
          <w:noProof/>
        </w:rPr>
        <w:t xml:space="preserve"> et al.</w:t>
      </w:r>
      <w:r w:rsidR="002B5B09">
        <w:rPr>
          <w:noProof/>
        </w:rPr>
        <w:t>,</w:t>
      </w:r>
      <w:r w:rsidR="00125118">
        <w:rPr>
          <w:noProof/>
        </w:rPr>
        <w:t xml:space="preserve"> 2015; Rothwell and Massey</w:t>
      </w:r>
      <w:r w:rsidR="002B5B09">
        <w:rPr>
          <w:noProof/>
        </w:rPr>
        <w:t>,</w:t>
      </w:r>
      <w:r w:rsidR="00125118">
        <w:rPr>
          <w:noProof/>
        </w:rPr>
        <w:t xml:space="preserve"> 2009; Shlay and Rossi</w:t>
      </w:r>
      <w:r w:rsidR="002B5B09">
        <w:rPr>
          <w:noProof/>
        </w:rPr>
        <w:t>,</w:t>
      </w:r>
      <w:r w:rsidR="00125118">
        <w:rPr>
          <w:noProof/>
        </w:rPr>
        <w:t xml:space="preserve"> 1981; Trounstine 2018)</w:t>
      </w:r>
      <w:r w:rsidR="00125118">
        <w:fldChar w:fldCharType="end"/>
      </w:r>
      <w:r>
        <w:t>. In this paper, I argue that the boundaries of places themselves should be scrutinized because they can be leveraged to manipulate proportions of racial groups within the place and is an understudied practice that contributes to between-place segregation</w:t>
      </w:r>
      <w:r w:rsidR="004600B9">
        <w:t xml:space="preserve"> and under-representation of minority racial groups</w:t>
      </w:r>
      <w:r>
        <w:t xml:space="preserve">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w:t>
      </w:r>
      <w:r w:rsidR="0091339D">
        <w:rPr>
          <w:noProof/>
        </w:rPr>
        <w:t xml:space="preserve"> et al.</w:t>
      </w:r>
      <w:r w:rsidR="007B377E">
        <w:rPr>
          <w:noProof/>
        </w:rPr>
        <w:t>,</w:t>
      </w:r>
      <w:r w:rsidR="00125118">
        <w:rPr>
          <w:noProof/>
        </w:rPr>
        <w:t xml:space="preserve"> 2015)</w:t>
      </w:r>
      <w:r w:rsidR="00125118">
        <w:fldChar w:fldCharType="end"/>
      </w:r>
      <w:r>
        <w:t xml:space="preserve">. </w:t>
      </w:r>
    </w:p>
    <w:p w14:paraId="231BC62F" w14:textId="77777777" w:rsidR="004A0FA3" w:rsidRDefault="008D3F8E" w:rsidP="009D7619">
      <w:pPr>
        <w:spacing w:line="480" w:lineRule="auto"/>
        <w:ind w:firstLine="720"/>
      </w:pPr>
      <w:r>
        <w:t xml:space="preserve">Municipal annexations can exclude Black and Hispanic residents at the municipal fringe by avoiding annexation into those territories, also known as municipal </w:t>
      </w:r>
      <w:proofErr w:type="spellStart"/>
      <w:r>
        <w:t>underbounding</w:t>
      </w:r>
      <w:proofErr w:type="spellEnd"/>
      <w:r>
        <w:t xml:space="preserve">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w:t>
      </w:r>
      <w:r w:rsidR="000B39F4">
        <w:rPr>
          <w:noProof/>
        </w:rPr>
        <w:t>,</w:t>
      </w:r>
      <w:r w:rsidR="00125118">
        <w:rPr>
          <w:noProof/>
        </w:rPr>
        <w:t xml:space="preserve"> 2019; Johnson et al.</w:t>
      </w:r>
      <w:r w:rsidR="00562CFE">
        <w:rPr>
          <w:noProof/>
        </w:rPr>
        <w:t>,</w:t>
      </w:r>
      <w:r w:rsidR="00125118">
        <w:rPr>
          <w:noProof/>
        </w:rPr>
        <w:t xml:space="preserve"> 2004; Lichter et al. 2007; Moeser and Dennis</w:t>
      </w:r>
      <w:r w:rsidR="004867A8">
        <w:rPr>
          <w:noProof/>
        </w:rPr>
        <w:t>,</w:t>
      </w:r>
      <w:r w:rsidR="00125118">
        <w:rPr>
          <w:noProof/>
        </w:rPr>
        <w:t xml:space="preserve"> 2020; Mukhija and Mason</w:t>
      </w:r>
      <w:r w:rsidR="00E507BE">
        <w:rPr>
          <w:noProof/>
        </w:rPr>
        <w:t>,</w:t>
      </w:r>
      <w:r w:rsidR="00125118">
        <w:rPr>
          <w:noProof/>
        </w:rPr>
        <w:t xml:space="preserve"> 2013; Murphy 1978)</w:t>
      </w:r>
      <w:r w:rsidR="00125118">
        <w:fldChar w:fldCharType="end"/>
      </w:r>
      <w:r>
        <w:t xml:space="preserve">. Most research on municipal annexation has focused on the reduced quality of life for Black and Hispanic residents excluded to the fringe with worse services. However, less research has examined the consequences of municipal </w:t>
      </w:r>
      <w:proofErr w:type="spellStart"/>
      <w:r>
        <w:t>underbounding</w:t>
      </w:r>
      <w:proofErr w:type="spellEnd"/>
      <w:r>
        <w:t xml:space="preserve"> for racial minority residents within the place, such as diluted minority political power in local elections through the addition of White residents (</w:t>
      </w:r>
      <w:proofErr w:type="spellStart"/>
      <w:r w:rsidRPr="00106C71">
        <w:rPr>
          <w:i/>
          <w:iCs/>
        </w:rPr>
        <w:t>Gomillion</w:t>
      </w:r>
      <w:proofErr w:type="spellEnd"/>
      <w:r w:rsidRPr="00106C71">
        <w:rPr>
          <w:i/>
          <w:iCs/>
        </w:rPr>
        <w:t xml:space="preserve"> v. Lightfoot</w:t>
      </w:r>
      <w:r>
        <w:t xml:space="preserve"> 1960; </w:t>
      </w:r>
      <w:proofErr w:type="spellStart"/>
      <w:r>
        <w:t>Moeser</w:t>
      </w:r>
      <w:proofErr w:type="spellEnd"/>
      <w:r>
        <w:t xml:space="preserve"> and Dennis</w:t>
      </w:r>
      <w:r w:rsidR="00A00351">
        <w:t>,</w:t>
      </w:r>
      <w:r>
        <w:t xml:space="preserve"> 2020; Murphy 1978; </w:t>
      </w:r>
      <w:r w:rsidRPr="00106C71">
        <w:rPr>
          <w:i/>
          <w:iCs/>
        </w:rPr>
        <w:t xml:space="preserve">Richmond v. </w:t>
      </w:r>
      <w:r w:rsidR="00FC1130">
        <w:rPr>
          <w:i/>
          <w:iCs/>
        </w:rPr>
        <w:t>U.S.</w:t>
      </w:r>
      <w:r>
        <w:t xml:space="preserve"> 197</w:t>
      </w:r>
      <w:r w:rsidR="00FC1130">
        <w:t>5</w:t>
      </w:r>
      <w:r>
        <w:t xml:space="preserve">). </w:t>
      </w:r>
    </w:p>
    <w:p w14:paraId="0C7143BB" w14:textId="0F6C6B5E" w:rsidR="008D3F8E" w:rsidRDefault="004A0FA3" w:rsidP="009D7619">
      <w:pPr>
        <w:spacing w:line="480" w:lineRule="auto"/>
        <w:ind w:firstLine="720"/>
      </w:pPr>
      <w:r>
        <w:lastRenderedPageBreak/>
        <w:t xml:space="preserve">Perhaps this is because, until the US Supreme Court decision in </w:t>
      </w:r>
      <w:r w:rsidRPr="004A0FA3">
        <w:rPr>
          <w:i/>
          <w:iCs/>
        </w:rPr>
        <w:t>Shelby County v. Holder</w:t>
      </w:r>
      <w:r>
        <w:t xml:space="preserve">, </w:t>
      </w:r>
      <w:r w:rsidR="008D3F8E">
        <w:t>minority</w:t>
      </w:r>
      <w:r w:rsidR="00B14EDF">
        <w:t>-</w:t>
      </w:r>
      <w:r w:rsidR="008D3F8E">
        <w:t>diluting annexations were subject to federal oversight for many places through Sections 4 and 5 of the Voting Rights Act</w:t>
      </w:r>
      <w:r>
        <w:t xml:space="preserve">. </w:t>
      </w:r>
      <w:r>
        <w:t xml:space="preserve">Section 5 of the Voting Rights Act mandated that covered jurisdiction with a history of racial discrimination in voting submit changes to electoral arrangements, including municipal annexations, to the Department of Justice for pre-clearance before they can be put in place. After the pre-clearance regime was rendered a nullity on </w:t>
      </w:r>
      <w:r w:rsidR="008D3F8E">
        <w:t>June 25</w:t>
      </w:r>
      <w:r w:rsidR="008D3F8E" w:rsidRPr="00AD6119">
        <w:rPr>
          <w:vertAlign w:val="superscript"/>
        </w:rPr>
        <w:t>th</w:t>
      </w:r>
      <w:r w:rsidR="008D3F8E">
        <w:t xml:space="preserve">, 2013, by the US Supreme Court in </w:t>
      </w:r>
      <w:r w:rsidR="008D3F8E" w:rsidRPr="003E4FDC">
        <w:rPr>
          <w:i/>
          <w:iCs/>
        </w:rPr>
        <w:t>Shelby</w:t>
      </w:r>
      <w:r>
        <w:rPr>
          <w:i/>
          <w:iCs/>
        </w:rPr>
        <w:t xml:space="preserve"> County</w:t>
      </w:r>
      <w:r w:rsidR="008D3F8E" w:rsidRPr="003E4FDC">
        <w:rPr>
          <w:i/>
          <w:iCs/>
        </w:rPr>
        <w:t xml:space="preserve"> v. Holder</w:t>
      </w:r>
      <w:r>
        <w:t xml:space="preserve">, </w:t>
      </w:r>
      <w:r>
        <w:t xml:space="preserve">what happened to municipal annexations in the covered jurisdictions? </w:t>
      </w:r>
      <w:r w:rsidR="008D3F8E">
        <w:t xml:space="preserve">No evidence is available on the extent to which minority dilution occurs through municipal annexation nationwide, and whether </w:t>
      </w:r>
      <w:r w:rsidR="008D3F8E" w:rsidRPr="009D7619">
        <w:rPr>
          <w:i/>
          <w:iCs/>
        </w:rPr>
        <w:t xml:space="preserve">Shelby </w:t>
      </w:r>
      <w:r w:rsidR="00DC3EBA">
        <w:rPr>
          <w:i/>
          <w:iCs/>
        </w:rPr>
        <w:t xml:space="preserve">County </w:t>
      </w:r>
      <w:r w:rsidR="008D3F8E" w:rsidRPr="009D7619">
        <w:rPr>
          <w:i/>
          <w:iCs/>
        </w:rPr>
        <w:t>v. Holder</w:t>
      </w:r>
      <w:r w:rsidR="008D3F8E">
        <w:t xml:space="preserve"> exacerbated this. </w:t>
      </w:r>
    </w:p>
    <w:p w14:paraId="36BD4E96" w14:textId="2B020457" w:rsidR="008D3F8E" w:rsidRDefault="008D3F8E" w:rsidP="009D7619">
      <w:pPr>
        <w:spacing w:line="480" w:lineRule="auto"/>
        <w:ind w:firstLine="720"/>
      </w:pPr>
      <w:r>
        <w:t xml:space="preserve">In this paper, I investigate whether and how annexations affect minority racial composition in over 15,000 places in the United States between 2000 to 2020, covering all 41 states that have annexable land, and how these trends changed in relation to the </w:t>
      </w:r>
      <w:r w:rsidRPr="00BF03FF">
        <w:rPr>
          <w:i/>
          <w:iCs/>
        </w:rPr>
        <w:t>Shelby</w:t>
      </w:r>
      <w:r w:rsidR="002E7BB2">
        <w:rPr>
          <w:i/>
          <w:iCs/>
        </w:rPr>
        <w:t xml:space="preserve"> County</w:t>
      </w:r>
      <w:r w:rsidRPr="00BF03FF">
        <w:rPr>
          <w:i/>
          <w:iCs/>
        </w:rPr>
        <w:t xml:space="preserve"> </w:t>
      </w:r>
      <w:r>
        <w:t>ruling.</w:t>
      </w:r>
      <w:r>
        <w:rPr>
          <w:rStyle w:val="EndnoteReference"/>
        </w:rPr>
        <w:endnoteReference w:id="1"/>
      </w:r>
      <w:r>
        <w:t xml:space="preserve"> Using difference-in-differences regression models, I first compare the probability for municipalities to conduct annexations before and after </w:t>
      </w:r>
      <w:r w:rsidRPr="00D76038">
        <w:rPr>
          <w:i/>
          <w:iCs/>
        </w:rPr>
        <w:t>Shelby</w:t>
      </w:r>
      <w:r w:rsidR="002E7BB2">
        <w:rPr>
          <w:i/>
          <w:iCs/>
        </w:rPr>
        <w:t xml:space="preserve"> County</w:t>
      </w:r>
      <w:r w:rsidRPr="00184E9E">
        <w:t>,</w:t>
      </w:r>
      <w:r>
        <w:t xml:space="preserve"> and then examine whether </w:t>
      </w:r>
      <w:r w:rsidR="004B64E8">
        <w:t xml:space="preserve">the </w:t>
      </w:r>
      <w:r>
        <w:t xml:space="preserve">annexations result in </w:t>
      </w:r>
      <w:r w:rsidR="004B64E8">
        <w:t>sharper reductions in</w:t>
      </w:r>
      <w:r>
        <w:t xml:space="preserve"> racial minority population share decreases after </w:t>
      </w:r>
      <w:r w:rsidRPr="00B86925">
        <w:rPr>
          <w:i/>
          <w:iCs/>
        </w:rPr>
        <w:t>Shelby</w:t>
      </w:r>
      <w:r w:rsidR="002E7BB2">
        <w:rPr>
          <w:i/>
          <w:iCs/>
        </w:rPr>
        <w:t xml:space="preserve"> County</w:t>
      </w:r>
      <w:r>
        <w:t>. Based on my findings, ending federal oversight of municipal annexations has not resulted in a drastic increase in previously covered municipalities wielding annexations to suppress non-White population growth—at least not immediately so in the 6 years after. These findings may be partially explained by the striking trends of Black-diluting and White-increasing municipal annexations in covered municipalities even pre-</w:t>
      </w:r>
      <w:r w:rsidRPr="009D7619">
        <w:rPr>
          <w:i/>
          <w:iCs/>
        </w:rPr>
        <w:t>Shelby</w:t>
      </w:r>
      <w:r>
        <w:t xml:space="preserve">. Perplexingly, never-covered municipalities conduct annexations favoring non-Black minority residents after </w:t>
      </w:r>
      <w:r w:rsidRPr="009D7619">
        <w:rPr>
          <w:i/>
          <w:iCs/>
        </w:rPr>
        <w:t>Shelby</w:t>
      </w:r>
      <w:r w:rsidR="002E7BB2">
        <w:rPr>
          <w:i/>
          <w:iCs/>
        </w:rPr>
        <w:t xml:space="preserve"> County</w:t>
      </w:r>
      <w:r>
        <w:t>, which diverges from their pre-</w:t>
      </w:r>
      <w:r w:rsidRPr="009D7619">
        <w:rPr>
          <w:i/>
          <w:iCs/>
        </w:rPr>
        <w:t>Shelby</w:t>
      </w:r>
      <w:r>
        <w:t xml:space="preserve"> trend and from previously covered municipalities. </w:t>
      </w:r>
    </w:p>
    <w:p w14:paraId="725AA625" w14:textId="207D61E1" w:rsidR="008D3F8E" w:rsidRDefault="008D3F8E" w:rsidP="00A63844">
      <w:pPr>
        <w:spacing w:line="480" w:lineRule="auto"/>
        <w:ind w:firstLine="720"/>
      </w:pPr>
      <w:r>
        <w:lastRenderedPageBreak/>
        <w:t>Complicating prior research showing Section 4 and 5’s effectiveness at boosting Black and Latino political representation on city councils pre-</w:t>
      </w:r>
      <w:r w:rsidRPr="009D7619">
        <w:rPr>
          <w:i/>
          <w:iCs/>
        </w:rPr>
        <w:t>Shelby</w:t>
      </w:r>
      <w:r w:rsidR="002E7BB2">
        <w:rPr>
          <w:i/>
          <w:iCs/>
        </w:rPr>
        <w:t xml:space="preserve"> County</w:t>
      </w:r>
      <w:r>
        <w:t xml:space="preserve"> </w:t>
      </w:r>
      <w:r w:rsidR="00125118">
        <w:fldChar w:fldCharType="begin"/>
      </w:r>
      <w:r w:rsidR="00125118">
        <w:instrText xml:space="preserve"> ADDIN ZOTERO_ITEM CSL_CITATION {"citationID":"zA94qWWW","properties":{"formattedCitation":"(Shah, Marschall, and Ruhil 2013; Sass and Mehay 1995)","plainCitation":"(Shah, Marschall, and Ruhil 2013; Sass and Mehay 1995)","noteIndex":0},"citationItems":[{"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schema":"https://github.com/citation-style-language/schema/raw/master/csl-citation.json"} </w:instrText>
      </w:r>
      <w:r w:rsidR="00125118">
        <w:fldChar w:fldCharType="separate"/>
      </w:r>
      <w:r w:rsidR="00125118">
        <w:rPr>
          <w:noProof/>
        </w:rPr>
        <w:t>(Shah</w:t>
      </w:r>
      <w:r w:rsidR="00A00351">
        <w:rPr>
          <w:noProof/>
        </w:rPr>
        <w:t xml:space="preserve"> et al.,</w:t>
      </w:r>
      <w:r w:rsidR="00125118">
        <w:rPr>
          <w:noProof/>
        </w:rPr>
        <w:t xml:space="preserve"> 2013; Sass and Mehay</w:t>
      </w:r>
      <w:r w:rsidR="00A00351">
        <w:rPr>
          <w:noProof/>
        </w:rPr>
        <w:t>,</w:t>
      </w:r>
      <w:r w:rsidR="00125118">
        <w:rPr>
          <w:noProof/>
        </w:rPr>
        <w:t xml:space="preserve"> 1995)</w:t>
      </w:r>
      <w:r w:rsidR="00125118">
        <w:fldChar w:fldCharType="end"/>
      </w:r>
      <w:r>
        <w:t xml:space="preserve">, my findings suggest that Sections 4 and 5 were not effective at preventing minority-diluting municipal annexations specifically. More research is needed to better explain this selective effectiveness of the VRA and the unexpected divergence between covered and uncovered municipalities after </w:t>
      </w:r>
      <w:r w:rsidRPr="009D7619">
        <w:rPr>
          <w:i/>
          <w:iCs/>
        </w:rPr>
        <w:t>Shelby</w:t>
      </w:r>
      <w:r w:rsidR="002E7BB2">
        <w:rPr>
          <w:i/>
          <w:iCs/>
        </w:rPr>
        <w:t xml:space="preserve"> County</w:t>
      </w:r>
      <w:r>
        <w:t xml:space="preserve">. This study contributes to research on administrative boundaries as a source of racial inequality, the limitations of regulations in preventing racial exclusion, and the enduring bright Black/non-Black racial boundary. </w:t>
      </w:r>
    </w:p>
    <w:p w14:paraId="39C07CC8" w14:textId="49D5A2D9" w:rsidR="008D3F8E" w:rsidRDefault="004B0505" w:rsidP="009D7619">
      <w:pPr>
        <w:spacing w:line="480" w:lineRule="auto"/>
        <w:rPr>
          <w:b/>
          <w:bCs/>
        </w:rPr>
      </w:pPr>
      <w:r>
        <w:rPr>
          <w:b/>
          <w:bCs/>
        </w:rPr>
        <w:t>BACKGROUND</w:t>
      </w:r>
    </w:p>
    <w:p w14:paraId="1824B3D0" w14:textId="47AC5BFB" w:rsidR="008D3F8E" w:rsidRPr="009D7619" w:rsidRDefault="008D3F8E" w:rsidP="009D7619">
      <w:pPr>
        <w:spacing w:line="480" w:lineRule="auto"/>
        <w:rPr>
          <w:b/>
          <w:bCs/>
        </w:rPr>
      </w:pPr>
      <w:r w:rsidRPr="009D7619">
        <w:rPr>
          <w:b/>
          <w:bCs/>
        </w:rPr>
        <w:t xml:space="preserve">Federal </w:t>
      </w:r>
      <w:r w:rsidR="00EE10DD">
        <w:rPr>
          <w:b/>
          <w:bCs/>
        </w:rPr>
        <w:t>O</w:t>
      </w:r>
      <w:r w:rsidRPr="009D7619">
        <w:rPr>
          <w:b/>
          <w:bCs/>
        </w:rPr>
        <w:t xml:space="preserve">versight </w:t>
      </w:r>
      <w:r w:rsidR="00EE10DD">
        <w:rPr>
          <w:b/>
          <w:bCs/>
        </w:rPr>
        <w:t>Through</w:t>
      </w:r>
      <w:r w:rsidR="00EE10DD" w:rsidRPr="009D7619">
        <w:rPr>
          <w:b/>
          <w:bCs/>
        </w:rPr>
        <w:t xml:space="preserve"> </w:t>
      </w:r>
      <w:r w:rsidRPr="009D7619">
        <w:rPr>
          <w:b/>
          <w:bCs/>
        </w:rPr>
        <w:t>Section 5 Preclearance</w:t>
      </w:r>
    </w:p>
    <w:p w14:paraId="1AE41335" w14:textId="0AE7F5B3" w:rsidR="008D3F8E" w:rsidRDefault="008D3F8E" w:rsidP="009D7619">
      <w:pPr>
        <w:spacing w:line="480" w:lineRule="auto"/>
      </w:pPr>
      <w:r>
        <w:t>In 1965, Congress enacted the Voting Rights Act (VRA) to ensure that citizens’ rights to free and fair elections would be guaranteed without racial discrimination.</w:t>
      </w:r>
      <w:r>
        <w:rPr>
          <w:rStyle w:val="EndnoteReference"/>
        </w:rPr>
        <w:endnoteReference w:id="2"/>
      </w:r>
      <w:r>
        <w:t xml:space="preserve"> Study after study hails the VRA as the most important and most successful of the civil rights laws from the 1960s for its effects not only on increasing minority political representation, but also on increasing overall representation of minority political interests, at all levels of government </w:t>
      </w:r>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 xml:space="preserve">(Issacharoff 2013, </w:t>
      </w:r>
      <w:r w:rsidR="00110FEC">
        <w:rPr>
          <w:noProof/>
        </w:rPr>
        <w:t xml:space="preserve">p. </w:t>
      </w:r>
      <w:r w:rsidR="00125118">
        <w:rPr>
          <w:noProof/>
        </w:rPr>
        <w:t>100; Sass and Mehay</w:t>
      </w:r>
      <w:r w:rsidR="00B42873">
        <w:rPr>
          <w:noProof/>
        </w:rPr>
        <w:t>,</w:t>
      </w:r>
      <w:r w:rsidR="00125118">
        <w:rPr>
          <w:noProof/>
        </w:rPr>
        <w:t xml:space="preserve"> 1995; Schuit and Rogowski</w:t>
      </w:r>
      <w:r w:rsidR="00B42873">
        <w:rPr>
          <w:noProof/>
        </w:rPr>
        <w:t>,</w:t>
      </w:r>
      <w:r w:rsidR="00125118">
        <w:rPr>
          <w:noProof/>
        </w:rPr>
        <w:t xml:space="preserve"> 2017; Shah</w:t>
      </w:r>
      <w:r w:rsidR="00B42873">
        <w:rPr>
          <w:noProof/>
        </w:rPr>
        <w:t xml:space="preserve"> et al.,</w:t>
      </w:r>
      <w:r w:rsidR="00125118">
        <w:rPr>
          <w:noProof/>
        </w:rPr>
        <w:t xml:space="preserve"> 2013)</w:t>
      </w:r>
      <w:r w:rsidR="00125118">
        <w:fldChar w:fldCharType="end"/>
      </w:r>
      <w:r>
        <w:t>.</w:t>
      </w:r>
      <w:r w:rsidR="00432BC7">
        <w:t xml:space="preserve"> U</w:t>
      </w:r>
      <w:r>
        <w:t>nder Section 5</w:t>
      </w:r>
      <w:r w:rsidR="00432BC7">
        <w:t xml:space="preserve"> of the VRA</w:t>
      </w:r>
      <w:r>
        <w:t xml:space="preserve">, jurisdictions subject to the </w:t>
      </w:r>
      <w:r w:rsidRPr="009D7619">
        <w:rPr>
          <w:i/>
          <w:iCs/>
        </w:rPr>
        <w:t>preclearance</w:t>
      </w:r>
      <w:r>
        <w:t xml:space="preserve"> requirement must prove</w:t>
      </w:r>
      <w:r w:rsidR="000840B5">
        <w:t xml:space="preserve"> in federal court</w:t>
      </w:r>
      <w:r>
        <w:t xml:space="preserve"> that the proposed changes would not result in disparate racial impact on political representation</w:t>
      </w:r>
      <w:r w:rsidR="000840B5">
        <w:t xml:space="preserve"> prior to enacting them</w:t>
      </w:r>
      <w:r>
        <w:t>.</w:t>
      </w:r>
      <w:r w:rsidR="000840B5">
        <w:rPr>
          <w:rStyle w:val="EndnoteReference"/>
        </w:rPr>
        <w:endnoteReference w:id="3"/>
      </w:r>
      <w:r>
        <w:t xml:space="preserve"> Section 4(b) outlined a formula for determining coverage, using a combination of historical voter registration statistics and a demonstrated history of using racist voter suppression techniques like poll taxes and literacy tests.</w:t>
      </w:r>
      <w:r>
        <w:rPr>
          <w:rStyle w:val="EndnoteReference"/>
        </w:rPr>
        <w:endnoteReference w:id="4"/>
      </w:r>
      <w:r>
        <w:t xml:space="preserve"> Eight states in the South were covered entirely, a few states had only some counties covered, and a few counties in other states were at one time covered but later bailed out (released from oversight) after judicial review.</w:t>
      </w:r>
      <w:r>
        <w:rPr>
          <w:rStyle w:val="EndnoteReference"/>
        </w:rPr>
        <w:endnoteReference w:id="5"/>
      </w:r>
      <w:r>
        <w:t xml:space="preserve"> </w:t>
      </w:r>
      <w:r>
        <w:lastRenderedPageBreak/>
        <w:t xml:space="preserve">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785571">
        <w:rPr>
          <w:noProof/>
        </w:rPr>
        <w:t xml:space="preserve"> et al.,</w:t>
      </w:r>
      <w:r w:rsidR="00125118">
        <w:rPr>
          <w:noProof/>
        </w:rPr>
        <w:t xml:space="preserve"> 2008; Berri 1989; Motomura 1982)</w:t>
      </w:r>
      <w:r w:rsidR="00125118">
        <w:fldChar w:fldCharType="end"/>
      </w:r>
      <w:r>
        <w:t>. Between the VRA’s enactment in 1965 to 2013, over 112,000 proposed municipal annexations were submitted to the Department of Justice seeking preclearance.</w:t>
      </w:r>
      <w:r>
        <w:rPr>
          <w:rStyle w:val="EndnoteReference"/>
        </w:rPr>
        <w:endnoteReference w:id="6"/>
      </w:r>
      <w:r>
        <w:t xml:space="preserve"> </w:t>
      </w:r>
    </w:p>
    <w:p w14:paraId="3AC19971" w14:textId="7FC98BFF" w:rsidR="008D3F8E" w:rsidRDefault="008D3F8E" w:rsidP="009D7619">
      <w:pPr>
        <w:spacing w:line="480" w:lineRule="auto"/>
        <w:ind w:firstLine="720"/>
      </w:pPr>
      <w:r>
        <w:t>On June 25</w:t>
      </w:r>
      <w:r w:rsidRPr="00AD6119">
        <w:rPr>
          <w:vertAlign w:val="superscript"/>
        </w:rPr>
        <w:t>th</w:t>
      </w:r>
      <w:r>
        <w:t xml:space="preserve">, 2013, the coverage formula used in the Section 4 was ruled unconstitutional by the Supreme Court in </w:t>
      </w:r>
      <w:r w:rsidRPr="003E4FDC">
        <w:rPr>
          <w:i/>
          <w:iCs/>
        </w:rPr>
        <w:t>Shelby v. Holder</w:t>
      </w:r>
      <w:r>
        <w:t>, thus, the preclearance requirement in Section 5 is no longer enforceable. Previously covered jurisdictions (referred to from now on as Section 5 jurisdictions) no longer need to submit preclearance requests.</w:t>
      </w:r>
      <w:r>
        <w:rPr>
          <w:rStyle w:val="EndnoteReference"/>
        </w:rPr>
        <w:endnoteReference w:id="7"/>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w:t>
      </w:r>
      <w:r w:rsidR="00785571">
        <w:rPr>
          <w:noProof/>
        </w:rPr>
        <w:t>,</w:t>
      </w:r>
      <w:r w:rsidR="00125118">
        <w:rPr>
          <w:noProof/>
        </w:rPr>
        <w:t xml:space="preserve"> 2015)</w:t>
      </w:r>
      <w:r w:rsidR="00125118">
        <w:fldChar w:fldCharType="end"/>
      </w:r>
      <w:r>
        <w:t xml:space="preserve">. </w:t>
      </w:r>
    </w:p>
    <w:p w14:paraId="30285EF1" w14:textId="64C06725" w:rsidR="008D3F8E" w:rsidRDefault="008D3F8E" w:rsidP="009D7619">
      <w:pPr>
        <w:spacing w:line="480" w:lineRule="auto"/>
      </w:pPr>
      <w:r>
        <w:t xml:space="preserve">Many scholars and activists expected that the removal of Sections 4 and 5 would result in drastic erosion of minority voting rights (see, e.g., amicus briefs filed in support of defendant, </w:t>
      </w:r>
      <w:r w:rsidRPr="009D7619">
        <w:rPr>
          <w:i/>
          <w:iCs/>
        </w:rPr>
        <w:t>Shelby v. Holder</w:t>
      </w:r>
      <w:r>
        <w:t xml:space="preserve"> 2013).</w:t>
      </w:r>
      <w:r>
        <w:rPr>
          <w:rStyle w:val="EndnoteReference"/>
        </w:rPr>
        <w:endnoteReference w:id="8"/>
      </w:r>
      <w:r>
        <w:t xml:space="preserve"> On the one hand, removing a regulation against racial discrimination would plausibly result in increases in racial discrimination.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Pr="00647A0B">
        <w:rPr>
          <w:i/>
          <w:iCs/>
        </w:rPr>
        <w:t>Shelb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w:t>
      </w:r>
      <w:r w:rsidR="00BD5240">
        <w:rPr>
          <w:noProof/>
        </w:rPr>
        <w:t>,</w:t>
      </w:r>
      <w:r w:rsidR="00125118">
        <w:rPr>
          <w:noProof/>
        </w:rPr>
        <w:t xml:space="preserve"> 2020; Hardy 2020; Herron and Smith</w:t>
      </w:r>
      <w:r w:rsidR="00BD5240">
        <w:rPr>
          <w:noProof/>
        </w:rPr>
        <w:t>,</w:t>
      </w:r>
      <w:r w:rsidR="00125118">
        <w:rPr>
          <w:noProof/>
        </w:rPr>
        <w:t xml:space="preserve"> 2015)</w:t>
      </w:r>
      <w:r w:rsidR="00125118">
        <w:fldChar w:fldCharType="end"/>
      </w:r>
      <w:r>
        <w:t xml:space="preserve">. 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municipal </w:t>
      </w:r>
      <w:proofErr w:type="spellStart"/>
      <w:r>
        <w:t>underbounding</w:t>
      </w:r>
      <w:proofErr w:type="spellEnd"/>
      <w:r>
        <w:t xml:space="preserve"> against Black residents at fringes intensified in Section 5 places after </w:t>
      </w:r>
      <w:r w:rsidRPr="000267A1">
        <w:rPr>
          <w:i/>
          <w:iCs/>
        </w:rPr>
        <w:t>Shelby</w:t>
      </w:r>
      <w:r>
        <w:t xml:space="preserve">. </w:t>
      </w:r>
    </w:p>
    <w:p w14:paraId="17CF03B1" w14:textId="008A21A0" w:rsidR="008D3F8E" w:rsidRDefault="008D3F8E" w:rsidP="009D7619">
      <w:pPr>
        <w:spacing w:line="480" w:lineRule="auto"/>
        <w:ind w:firstLine="720"/>
      </w:pPr>
      <w:r>
        <w:t xml:space="preserve">On the other hand, the removal of an ineffective law would not be associated with increases in those behaviors if the regulation never successfully deterred that behavior, as in the </w:t>
      </w:r>
      <w:r>
        <w:lastRenderedPageBreak/>
        <w:t xml:space="preserve">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w:t>
      </w:r>
      <w:r w:rsidR="00841CD4">
        <w:rPr>
          <w:noProof/>
        </w:rPr>
        <w:t>,</w:t>
      </w:r>
      <w:r w:rsidR="00125118">
        <w:rPr>
          <w:noProof/>
        </w:rPr>
        <w:t xml:space="preserve"> 2018; Ryo 2019; Wong 2018)</w:t>
      </w:r>
      <w:r w:rsidR="00125118">
        <w:fldChar w:fldCharType="end"/>
      </w:r>
      <w:r>
        <w:t>. A study of pre-</w:t>
      </w:r>
      <w:r w:rsidRPr="00006CD4">
        <w:rPr>
          <w:i/>
          <w:iCs/>
        </w:rPr>
        <w:t>Shelby</w:t>
      </w:r>
      <w:r>
        <w:t xml:space="preserve"> annexations in the Houston metropolitan area concludes that Section 5 was not effectively preventing annexations that reduce minority population shares in Houston-area</w:t>
      </w:r>
      <w:r>
        <w:t xml:space="preserve"> </w:t>
      </w:r>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841CD4">
        <w:rPr>
          <w:noProof/>
        </w:rPr>
        <w:t xml:space="preserve"> et al., </w:t>
      </w:r>
      <w:r w:rsidR="00125118">
        <w:rPr>
          <w:noProof/>
        </w:rPr>
        <w:t>2008)</w:t>
      </w:r>
      <w:r w:rsidR="00125118">
        <w:fldChar w:fldCharType="end"/>
      </w:r>
      <w:r>
        <w:t xml:space="preserve">. But, if the law was never effective overall, its removal could even worsen already existing trends nationwide. Then again, if the normative expectations underlying a law is so publicly accepted that it becomes a norm to comply </w:t>
      </w:r>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xml:space="preserve">, compliance might persist even with removal or discontinued enforcement.  </w:t>
      </w:r>
    </w:p>
    <w:p w14:paraId="7BCD635B" w14:textId="103F98E9" w:rsidR="008D3F8E" w:rsidRPr="00BF648A" w:rsidRDefault="00886CF6" w:rsidP="009D7619">
      <w:pPr>
        <w:spacing w:line="480" w:lineRule="auto"/>
        <w:ind w:firstLine="720"/>
      </w:pPr>
      <w:r>
        <w:t>To adjudicate between these competing possibilities about the effects of ending Section 5 enforcement</w:t>
      </w:r>
      <w:r w:rsidR="008D3F8E">
        <w:t xml:space="preserve">, I leverage panel data on municipalities’ behavior spanning the period before and after </w:t>
      </w:r>
      <w:r w:rsidR="008D3F8E" w:rsidRPr="00BF648A">
        <w:rPr>
          <w:i/>
          <w:iCs/>
        </w:rPr>
        <w:t>Shelby</w:t>
      </w:r>
      <w:r w:rsidR="008D3F8E">
        <w:t xml:space="preserve"> to adjudicate between these two different predictions about the effect of </w:t>
      </w:r>
      <w:r w:rsidR="008D3F8E" w:rsidRPr="00BF648A">
        <w:rPr>
          <w:i/>
          <w:iCs/>
        </w:rPr>
        <w:t xml:space="preserve">Shelby </w:t>
      </w:r>
      <w:r w:rsidR="008D3F8E">
        <w:t xml:space="preserve">on minority-diluting annexations, using trends in never-covered places as a comparison. Formally, I hypothesize that </w:t>
      </w:r>
      <w:r w:rsidR="008D3F8E">
        <w:rPr>
          <w:rFonts w:ascii="Times" w:hAnsi="Times"/>
        </w:rPr>
        <w:t>a</w:t>
      </w:r>
      <w:r w:rsidR="008D3F8E" w:rsidRPr="00BF648A">
        <w:rPr>
          <w:rFonts w:ascii="Times" w:hAnsi="Times"/>
        </w:rPr>
        <w:t xml:space="preserve">fter invalidation by </w:t>
      </w:r>
      <w:r w:rsidR="008D3F8E" w:rsidRPr="00BF648A">
        <w:rPr>
          <w:rFonts w:ascii="Times" w:hAnsi="Times"/>
          <w:i/>
          <w:iCs/>
        </w:rPr>
        <w:t>Shelb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9D7619">
      <w:pPr>
        <w:spacing w:line="480" w:lineRule="auto"/>
        <w:rPr>
          <w:b/>
          <w:bCs/>
        </w:rPr>
      </w:pPr>
    </w:p>
    <w:p w14:paraId="74FC4BE5" w14:textId="128D474F" w:rsidR="008D3F8E" w:rsidRPr="004B0505" w:rsidRDefault="008D3F8E" w:rsidP="009D7619">
      <w:pPr>
        <w:spacing w:line="480" w:lineRule="auto"/>
        <w:rPr>
          <w:b/>
          <w:bCs/>
        </w:rPr>
      </w:pPr>
      <w:r w:rsidRPr="009D7619">
        <w:rPr>
          <w:b/>
          <w:bCs/>
        </w:rPr>
        <w:t xml:space="preserve">Municipal </w:t>
      </w:r>
      <w:r w:rsidR="004B0505">
        <w:rPr>
          <w:b/>
          <w:bCs/>
        </w:rPr>
        <w:t>B</w:t>
      </w:r>
      <w:r w:rsidRPr="009D7619">
        <w:rPr>
          <w:b/>
          <w:bCs/>
        </w:rPr>
        <w:t xml:space="preserve">oundaries and the </w:t>
      </w:r>
      <w:r w:rsidR="004B0505">
        <w:rPr>
          <w:b/>
          <w:bCs/>
        </w:rPr>
        <w:t>G</w:t>
      </w:r>
      <w:r w:rsidRPr="009D7619">
        <w:rPr>
          <w:b/>
          <w:bCs/>
        </w:rPr>
        <w:t xml:space="preserve">overnance of </w:t>
      </w:r>
      <w:r w:rsidR="004B0505">
        <w:rPr>
          <w:b/>
          <w:bCs/>
        </w:rPr>
        <w:t>R</w:t>
      </w:r>
      <w:r w:rsidRPr="009D7619">
        <w:rPr>
          <w:b/>
          <w:bCs/>
        </w:rPr>
        <w:t>ace</w:t>
      </w:r>
    </w:p>
    <w:p w14:paraId="3317CB12" w14:textId="2EDA3E21" w:rsidR="008D3F8E" w:rsidRDefault="008D3F8E" w:rsidP="009D7619">
      <w:pPr>
        <w:spacing w:line="480" w:lineRule="auto"/>
      </w:pPr>
      <w:r>
        <w:t xml:space="preserve">Even as the country becomes more racially diverse as a whole, scholars have highlighted the uneven racial diversification patterns between places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w:t>
      </w:r>
      <w:r w:rsidR="00AA741E">
        <w:rPr>
          <w:noProof/>
        </w:rPr>
        <w:t>,</w:t>
      </w:r>
      <w:r w:rsidR="00125118">
        <w:rPr>
          <w:noProof/>
        </w:rPr>
        <w:t xml:space="preserve"> 2010; Lichte</w:t>
      </w:r>
      <w:r w:rsidR="00AA741E">
        <w:rPr>
          <w:noProof/>
        </w:rPr>
        <w:t>r et al.,</w:t>
      </w:r>
      <w:r w:rsidR="00125118">
        <w:rPr>
          <w:noProof/>
        </w:rPr>
        <w:t xml:space="preserve"> 2015)</w:t>
      </w:r>
      <w:r w:rsidR="00125118">
        <w:fldChar w:fldCharType="end"/>
      </w:r>
      <w:r>
        <w:t xml:space="preserve">. </w:t>
      </w:r>
      <w:proofErr w:type="spellStart"/>
      <w:r>
        <w:t>Lichter</w:t>
      </w:r>
      <w:proofErr w:type="spellEnd"/>
      <w:r>
        <w:t xml:space="preserve">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places—as political and economic actors—play a large and typically unappreciated role in excluding blacks and other minorities from the geographic mainstream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 xml:space="preserve">(2015, </w:t>
      </w:r>
      <w:r w:rsidR="00E87D42">
        <w:rPr>
          <w:noProof/>
        </w:rPr>
        <w:t xml:space="preserve">p. </w:t>
      </w:r>
      <w:r w:rsidR="00125118">
        <w:rPr>
          <w:noProof/>
        </w:rPr>
        <w:t>870)</w:t>
      </w:r>
      <w:r w:rsidR="00125118">
        <w:fldChar w:fldCharType="end"/>
      </w:r>
      <w:r>
        <w:t xml:space="preserve">. </w:t>
      </w:r>
    </w:p>
    <w:p w14:paraId="7557D127" w14:textId="62981A89" w:rsidR="008D3F8E" w:rsidRPr="00DD615D" w:rsidRDefault="008D3F8E" w:rsidP="009D7619">
      <w:pPr>
        <w:spacing w:line="480" w:lineRule="auto"/>
        <w:ind w:firstLine="720"/>
        <w:divId w:val="1498500570"/>
        <w:rPr>
          <w:rFonts w:eastAsia="Times New Roman" w:cs="Times New Roman"/>
        </w:rPr>
      </w:pPr>
      <w:r>
        <w:lastRenderedPageBreak/>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Beck 2019; n.d.; Carmichael and Kent</w:t>
      </w:r>
      <w:r w:rsidR="00446E98">
        <w:rPr>
          <w:noProof/>
        </w:rPr>
        <w:t>,</w:t>
      </w:r>
      <w:r w:rsidR="00125118">
        <w:rPr>
          <w:noProof/>
        </w:rPr>
        <w:t xml:space="preserve"> 2014; Collins</w:t>
      </w:r>
      <w:r w:rsidR="00446E98">
        <w:rPr>
          <w:noProof/>
        </w:rPr>
        <w:t xml:space="preserve"> et al., </w:t>
      </w:r>
      <w:r w:rsidR="00125118">
        <w:rPr>
          <w:noProof/>
        </w:rPr>
        <w:t>2021; Harris 2016; Muhammad 2011; Pacewicz and Robinson</w:t>
      </w:r>
      <w:r w:rsidR="006A651A">
        <w:rPr>
          <w:noProof/>
        </w:rPr>
        <w:t>,</w:t>
      </w:r>
      <w:r w:rsidR="00125118">
        <w:rPr>
          <w:noProof/>
        </w:rPr>
        <w:t xml:space="preserve"> 2021)</w:t>
      </w:r>
      <w:r w:rsidR="00125118">
        <w:fldChar w:fldCharType="end"/>
      </w:r>
      <w:r>
        <w:t xml:space="preserve">. Cities can also enforce limits on geographic boundaries that deter Black and minority population growth. For example, the proliferation of zoning laws in many cities is 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w:t>
      </w:r>
      <w:r w:rsidR="00C12502">
        <w:rPr>
          <w:noProof/>
        </w:rPr>
        <w:t>,</w:t>
      </w:r>
      <w:r w:rsidR="00125118">
        <w:rPr>
          <w:noProof/>
        </w:rPr>
        <w:t xml:space="preserve"> 2009; Shlay and Rossi</w:t>
      </w:r>
      <w:r w:rsidR="00C12502">
        <w:rPr>
          <w:noProof/>
        </w:rPr>
        <w:t>,</w:t>
      </w:r>
      <w:r w:rsidR="00125118">
        <w:rPr>
          <w:noProof/>
        </w:rPr>
        <w:t xml:space="preserve"> 1981; Trounstine 2018)</w:t>
      </w:r>
      <w:r w:rsidR="00125118">
        <w:fldChar w:fldCharType="end"/>
      </w:r>
      <w:r>
        <w:t xml:space="preserve">. Research from other types of administrative boundaries shows how boundaries for school districts, state legislative districts, and congressional voting district boundaries can be manipulated in ways that facilitate racial inequality, even relying on prison construction to inflate district voter counts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see, e.g., Bischoff 2008; Cain and Zhang</w:t>
      </w:r>
      <w:r w:rsidR="00A44755">
        <w:rPr>
          <w:noProof/>
        </w:rPr>
        <w:t>,</w:t>
      </w:r>
      <w:r>
        <w:rPr>
          <w:noProof/>
        </w:rPr>
        <w:t xml:space="preserve"> 2016; Cooperstock 2022; Palandrani and Watson</w:t>
      </w:r>
      <w:r w:rsidR="00FB7EE3">
        <w:rPr>
          <w:noProof/>
        </w:rPr>
        <w:t>,</w:t>
      </w:r>
      <w:r>
        <w:rPr>
          <w:noProof/>
        </w:rPr>
        <w:t xml:space="preserve"> 2020; Reardon</w:t>
      </w:r>
      <w:r w:rsidR="00FB7EE3">
        <w:rPr>
          <w:noProof/>
        </w:rPr>
        <w:t xml:space="preserve"> et al.</w:t>
      </w:r>
      <w:r w:rsidR="00540836">
        <w:rPr>
          <w:noProof/>
        </w:rPr>
        <w:t>,</w:t>
      </w:r>
      <w:r>
        <w:rPr>
          <w:noProof/>
        </w:rPr>
        <w:t xml:space="preserve"> 2000; Remster and Kramer</w:t>
      </w:r>
      <w:r w:rsidR="00540836">
        <w:rPr>
          <w:noProof/>
        </w:rPr>
        <w:t>,</w:t>
      </w:r>
      <w:r>
        <w:rPr>
          <w:noProof/>
        </w:rPr>
        <w:t xml:space="preserve"> 2018; Vargas et al.</w:t>
      </w:r>
      <w:r w:rsidR="00540836">
        <w:rPr>
          <w:noProof/>
        </w:rPr>
        <w:t>,</w:t>
      </w:r>
      <w:r>
        <w:rPr>
          <w:noProof/>
        </w:rPr>
        <w:t xml:space="preserve"> 2021; Yarbrough 2002)</w:t>
      </w:r>
      <w:r>
        <w:fldChar w:fldCharType="end"/>
      </w:r>
      <w:r>
        <w:t xml:space="preserve">. </w:t>
      </w:r>
    </w:p>
    <w:p w14:paraId="64FFCF9D" w14:textId="13A08239" w:rsidR="008D3F8E" w:rsidRDefault="008D3F8E" w:rsidP="009D7619">
      <w:pPr>
        <w:spacing w:line="480" w:lineRule="auto"/>
        <w:ind w:firstLine="720"/>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an instrument of race- and class-based social control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 xml:space="preserve">(2021, </w:t>
      </w:r>
      <w:r w:rsidR="00B60664">
        <w:rPr>
          <w:noProof/>
        </w:rPr>
        <w:t xml:space="preserve">p. </w:t>
      </w:r>
      <w:r w:rsidR="00125118">
        <w:rPr>
          <w:noProof/>
        </w:rPr>
        <w:t>3)</w:t>
      </w:r>
      <w:r w:rsidR="00125118">
        <w:fldChar w:fldCharType="end"/>
      </w:r>
      <w:r>
        <w:t xml:space="preserve">. Their research focused on municipal redistricting of internal boundaries, whereas I argue that the boundaries of the place itself is also an instrument of race- and class-based social control because they are </w:t>
      </w:r>
      <w:r w:rsidRPr="00E8072F">
        <w:t xml:space="preserve">the locality where political or economic battles are fought and where affluent or poor, </w:t>
      </w:r>
      <w:r>
        <w:t>White</w:t>
      </w:r>
      <w:r w:rsidRPr="00E8072F">
        <w:t xml:space="preserve"> or </w:t>
      </w:r>
      <w:r w:rsidRPr="00E8072F">
        <w:lastRenderedPageBreak/>
        <w:t>minority, or immigrant or native groups are included or excluded from the community</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w:t>
      </w:r>
      <w:r w:rsidR="00CC4E98">
        <w:rPr>
          <w:noProof/>
        </w:rPr>
        <w:t xml:space="preserve"> et al., </w:t>
      </w:r>
      <w:r w:rsidR="00125118">
        <w:rPr>
          <w:noProof/>
        </w:rPr>
        <w:t xml:space="preserve">2012, </w:t>
      </w:r>
      <w:r w:rsidR="00930EE0">
        <w:rPr>
          <w:noProof/>
        </w:rPr>
        <w:t xml:space="preserve">p. </w:t>
      </w:r>
      <w:r w:rsidR="00125118">
        <w:rPr>
          <w:noProof/>
        </w:rPr>
        <w:t>367)</w:t>
      </w:r>
      <w:r w:rsidR="00125118">
        <w:fldChar w:fldCharType="end"/>
      </w:r>
      <w:r>
        <w:t xml:space="preserve">. </w:t>
      </w:r>
    </w:p>
    <w:p w14:paraId="5CD821AA" w14:textId="4DAAA7FE" w:rsidR="008D3F8E" w:rsidRDefault="008D3F8E" w:rsidP="009D7619">
      <w:pPr>
        <w:spacing w:line="480" w:lineRule="auto"/>
        <w:ind w:firstLine="720"/>
      </w:pPr>
      <w:r>
        <w:t xml:space="preserve">Termed municipal </w:t>
      </w:r>
      <w:proofErr w:type="spellStart"/>
      <w:r>
        <w:t>underbounding</w:t>
      </w:r>
      <w:proofErr w:type="spellEnd"/>
      <w:r>
        <w:t xml:space="preserve">,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Aiken 1987; Anderson 2008; Durst 2014</w:t>
      </w:r>
      <w:r w:rsidR="00E13E0E">
        <w:rPr>
          <w:noProof/>
        </w:rPr>
        <w:t>,</w:t>
      </w:r>
      <w:r w:rsidR="00125118">
        <w:rPr>
          <w:noProof/>
        </w:rPr>
        <w:t xml:space="preserve"> 2019; Durst et al.</w:t>
      </w:r>
      <w:r w:rsidR="00E13E0E">
        <w:rPr>
          <w:noProof/>
        </w:rPr>
        <w:t>,</w:t>
      </w:r>
      <w:r w:rsidR="00125118">
        <w:rPr>
          <w:noProof/>
        </w:rPr>
        <w:t xml:space="preserve"> 2021; Johnson et al.</w:t>
      </w:r>
      <w:r w:rsidR="00E13E0E">
        <w:rPr>
          <w:noProof/>
        </w:rPr>
        <w:t>,</w:t>
      </w:r>
      <w:r w:rsidR="00125118">
        <w:rPr>
          <w:noProof/>
        </w:rPr>
        <w:t xml:space="preserve"> 2004; Marsh</w:t>
      </w:r>
      <w:r w:rsidR="007C03D6">
        <w:rPr>
          <w:noProof/>
        </w:rPr>
        <w:t xml:space="preserve"> et al.,</w:t>
      </w:r>
      <w:r w:rsidR="00125118">
        <w:rPr>
          <w:noProof/>
        </w:rPr>
        <w:t xml:space="preserve"> 2010; Mukhija and Mason</w:t>
      </w:r>
      <w:r w:rsidR="00F301F6">
        <w:rPr>
          <w:noProof/>
        </w:rPr>
        <w:t>,</w:t>
      </w:r>
      <w:r w:rsidR="00125118">
        <w:rPr>
          <w:noProof/>
        </w:rPr>
        <w:t xml:space="preserve"> 2013; Murphy 1978)</w:t>
      </w:r>
      <w:r w:rsidR="00125118">
        <w:fldChar w:fldCharType="end"/>
      </w:r>
      <w:r>
        <w:t xml:space="preserve">. Much of this research documents the consequences for residents living at the fringe, but less is understood about the consequences for racial minority residents already living within the annexing municipality. Annexation can weaken minority political power in local government if the addition of predominantly White residents through annexation dilutes their population shares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w:t>
      </w:r>
      <w:r w:rsidR="00F301F6">
        <w:rPr>
          <w:noProof/>
        </w:rPr>
        <w:t xml:space="preserve"> et al.,</w:t>
      </w:r>
      <w:r w:rsidR="00125118">
        <w:rPr>
          <w:noProof/>
        </w:rPr>
        <w:t xml:space="preserve"> 2008; Moeser and Dennis</w:t>
      </w:r>
      <w:r w:rsidR="00F301F6">
        <w:rPr>
          <w:noProof/>
        </w:rPr>
        <w:t>,</w:t>
      </w:r>
      <w:r w:rsidR="00125118">
        <w:rPr>
          <w:noProof/>
        </w:rPr>
        <w:t xml:space="preserve"> 2020; Taper 1962)</w:t>
      </w:r>
      <w:r w:rsidR="00125118">
        <w:fldChar w:fldCharType="end"/>
      </w:r>
      <w:r>
        <w:t xml:space="preserve">. If pursued in this way, municipalities can use racially selective annexations to shape their overall demographic makeup to the effect of racial and class 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w:t>
      </w:r>
      <w:r w:rsidR="00321D74">
        <w:rPr>
          <w:noProof/>
        </w:rPr>
        <w:t xml:space="preserve"> et al., </w:t>
      </w:r>
      <w:r w:rsidR="00125118">
        <w:rPr>
          <w:noProof/>
        </w:rPr>
        <w:t>2015; Vargas et al.</w:t>
      </w:r>
      <w:r w:rsidR="00321D74">
        <w:rPr>
          <w:noProof/>
        </w:rPr>
        <w:t>,</w:t>
      </w:r>
      <w:r w:rsidR="00125118">
        <w:rPr>
          <w:noProof/>
        </w:rPr>
        <w:t xml:space="preserve"> 2021)</w:t>
      </w:r>
      <w:r w:rsidR="00125118">
        <w:fldChar w:fldCharType="end"/>
      </w:r>
      <w:r>
        <w:t>, but prior research on this aspect of annexations is limited in geographic scope and has not looked at post-</w:t>
      </w:r>
      <w:r w:rsidRPr="00204361">
        <w:rPr>
          <w:i/>
          <w:iCs/>
        </w:rPr>
        <w:t>Shelby</w:t>
      </w:r>
      <w:r>
        <w:t xml:space="preserve"> changes </w:t>
      </w:r>
      <w:r w:rsidR="00125118">
        <w:fldChar w:fldCharType="begin"/>
      </w:r>
      <w:r w:rsidR="00125118">
        <w:instrText xml:space="preserve"> ADDIN ZOTERO_ITEM CSL_CITATION {"citationID":"cczDcn2Y","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321D74">
        <w:rPr>
          <w:noProof/>
        </w:rPr>
        <w:t xml:space="preserve"> el at., </w:t>
      </w:r>
      <w:r w:rsidR="00125118">
        <w:rPr>
          <w:noProof/>
        </w:rPr>
        <w:t>2008; Berri 1989; Motomura 1982)</w:t>
      </w:r>
      <w:r w:rsidR="00125118">
        <w:fldChar w:fldCharType="end"/>
      </w:r>
      <w:r>
        <w:t>.</w:t>
      </w:r>
      <w:r>
        <w:rPr>
          <w:rStyle w:val="EndnoteReference"/>
        </w:rPr>
        <w:endnoteReference w:id="9"/>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9D7619">
      <w:pPr>
        <w:spacing w:line="480" w:lineRule="auto"/>
      </w:pPr>
    </w:p>
    <w:p w14:paraId="21B71452" w14:textId="395CE146" w:rsidR="008D3F8E" w:rsidRPr="009D7619" w:rsidRDefault="008D3F8E" w:rsidP="009D7619">
      <w:pPr>
        <w:spacing w:line="480" w:lineRule="auto"/>
        <w:rPr>
          <w:b/>
          <w:bCs/>
        </w:rPr>
      </w:pPr>
      <w:r w:rsidRPr="009D7619">
        <w:rPr>
          <w:b/>
          <w:bCs/>
        </w:rPr>
        <w:t xml:space="preserve">The </w:t>
      </w:r>
      <w:r w:rsidR="005E4CC3">
        <w:rPr>
          <w:b/>
          <w:bCs/>
        </w:rPr>
        <w:t>C</w:t>
      </w:r>
      <w:r w:rsidRPr="009D7619">
        <w:rPr>
          <w:b/>
          <w:bCs/>
        </w:rPr>
        <w:t xml:space="preserve">hanging </w:t>
      </w:r>
      <w:r w:rsidR="005E4CC3">
        <w:rPr>
          <w:b/>
          <w:bCs/>
        </w:rPr>
        <w:t>C</w:t>
      </w:r>
      <w:r w:rsidRPr="009D7619">
        <w:rPr>
          <w:b/>
          <w:bCs/>
        </w:rPr>
        <w:t xml:space="preserve">olor </w:t>
      </w:r>
      <w:r w:rsidR="005E4CC3">
        <w:rPr>
          <w:b/>
          <w:bCs/>
        </w:rPr>
        <w:t>L</w:t>
      </w:r>
      <w:r w:rsidRPr="009D7619">
        <w:rPr>
          <w:b/>
          <w:bCs/>
        </w:rPr>
        <w:t xml:space="preserve">ine and Black </w:t>
      </w:r>
      <w:r w:rsidR="005E4CC3">
        <w:rPr>
          <w:b/>
          <w:bCs/>
        </w:rPr>
        <w:t>E</w:t>
      </w:r>
      <w:r w:rsidRPr="009D7619">
        <w:rPr>
          <w:b/>
          <w:bCs/>
        </w:rPr>
        <w:t xml:space="preserve">xceptionalism </w:t>
      </w:r>
    </w:p>
    <w:p w14:paraId="0AFB6F6D" w14:textId="60247AF3" w:rsidR="008D3F8E" w:rsidRDefault="008D3F8E" w:rsidP="009D7619">
      <w:pPr>
        <w:spacing w:line="480" w:lineRule="auto"/>
      </w:pPr>
      <w:r>
        <w:t xml:space="preserve"> 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w:t>
      </w:r>
      <w:r w:rsidR="00321D74">
        <w:rPr>
          <w:noProof/>
        </w:rPr>
        <w:t>,</w:t>
      </w:r>
      <w:r w:rsidR="00125118">
        <w:rPr>
          <w:noProof/>
        </w:rPr>
        <w:t xml:space="preserve"> 2004; Lichter et al.</w:t>
      </w:r>
      <w:r w:rsidR="00321D74">
        <w:rPr>
          <w:noProof/>
        </w:rPr>
        <w:t>,</w:t>
      </w:r>
      <w:r w:rsidR="00125118">
        <w:rPr>
          <w:noProof/>
        </w:rPr>
        <w:t xml:space="preserve">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321D74">
        <w:rPr>
          <w:noProof/>
        </w:rPr>
        <w:t xml:space="preserve">, </w:t>
      </w:r>
      <w:r w:rsidR="00125118">
        <w:rPr>
          <w:noProof/>
        </w:rPr>
        <w:t xml:space="preserve">2018; Wilson </w:t>
      </w:r>
      <w:r w:rsidR="00125118">
        <w:rPr>
          <w:noProof/>
        </w:rPr>
        <w:lastRenderedPageBreak/>
        <w:t>and Edwards</w:t>
      </w:r>
      <w:r w:rsidR="00321D74">
        <w:rPr>
          <w:noProof/>
        </w:rPr>
        <w:t>,</w:t>
      </w:r>
      <w:r w:rsidR="00125118">
        <w:rPr>
          <w:noProof/>
        </w:rPr>
        <w:t xml:space="preserve"> 2014)</w:t>
      </w:r>
      <w:r w:rsidR="00125118">
        <w:fldChar w:fldCharType="end"/>
      </w:r>
      <w:r>
        <w:t xml:space="preserve">. But, as the U.S. continues to experience growth in racial minority 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w:t>
      </w:r>
      <w:r w:rsidR="00321D74">
        <w:rPr>
          <w:noProof/>
        </w:rPr>
        <w:t>,</w:t>
      </w:r>
      <w:r w:rsidR="00125118">
        <w:rPr>
          <w:noProof/>
        </w:rPr>
        <w:t xml:space="preserve"> 2021)</w:t>
      </w:r>
      <w:r w:rsidR="00125118">
        <w:fldChar w:fldCharType="end"/>
      </w:r>
      <w:r>
        <w:t>. The theory of racial threat posits that as places</w:t>
      </w:r>
      <w:r>
        <w:t xml:space="preserve"> </w:t>
      </w:r>
      <w:r>
        <w:t xml:space="preserve">become more racially diverse, White communities intensify 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w:t>
      </w:r>
      <w:r w:rsidR="00321D74">
        <w:rPr>
          <w:noProof/>
        </w:rPr>
        <w:t>,</w:t>
      </w:r>
      <w:r w:rsidR="00125118">
        <w:rPr>
          <w:noProof/>
        </w:rPr>
        <w:t xml:space="preserve"> 1996; Wilkes and Okamoto</w:t>
      </w:r>
      <w:r w:rsidR="00321D74">
        <w:rPr>
          <w:noProof/>
        </w:rPr>
        <w:t>,</w:t>
      </w:r>
      <w:r w:rsidR="00125118">
        <w:rPr>
          <w:noProof/>
        </w:rPr>
        <w:t xml:space="preserve"> 2002)</w:t>
      </w:r>
      <w:r w:rsidR="00125118">
        <w:fldChar w:fldCharType="end"/>
      </w:r>
      <w:r>
        <w:t xml:space="preserve">. Other research finds that White people living in places with White population share decreases exhibit fear towards these demographic changes and direct this resentment towards Black groups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bascal</w:t>
      </w:r>
      <w:proofErr w:type="spellEnd"/>
      <w:r w:rsidR="00125118" w:rsidRPr="00125118">
        <w:rPr>
          <w:rFonts w:cs="Times New Roman"/>
        </w:rPr>
        <w:t xml:space="preserve"> 2022; King and Wheelock</w:t>
      </w:r>
      <w:r w:rsidR="00321D74">
        <w:rPr>
          <w:rFonts w:cs="Times New Roman"/>
        </w:rPr>
        <w:t>,</w:t>
      </w:r>
      <w:r w:rsidR="00125118" w:rsidRPr="00125118">
        <w:rPr>
          <w:rFonts w:cs="Times New Roman"/>
        </w:rPr>
        <w:t xml:space="preserve"> 2007; Stacey</w:t>
      </w:r>
      <w:r w:rsidR="00321D74">
        <w:rPr>
          <w:rFonts w:cs="Times New Roman"/>
        </w:rPr>
        <w:t xml:space="preserve"> et al.,</w:t>
      </w:r>
      <w:r w:rsidR="00125118" w:rsidRPr="00125118">
        <w:rPr>
          <w:rFonts w:cs="Times New Roman"/>
        </w:rPr>
        <w:t xml:space="preserve"> 2011)</w:t>
      </w:r>
      <w:r w:rsidR="00125118">
        <w:fldChar w:fldCharType="end"/>
      </w:r>
      <w:r>
        <w:t xml:space="preserve">. </w:t>
      </w:r>
    </w:p>
    <w:p w14:paraId="5F5C61D5" w14:textId="20CD3BBD" w:rsidR="008D3F8E" w:rsidRDefault="008D3F8E" w:rsidP="009D7619">
      <w:pPr>
        <w:spacing w:line="480" w:lineRule="auto"/>
        <w:ind w:firstLine="720"/>
        <w:rPr>
          <w:rFonts w:ascii="Times" w:hAnsi="Times"/>
        </w:rPr>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w:t>
      </w:r>
      <w:r w:rsidR="00321D74">
        <w:rPr>
          <w:noProof/>
        </w:rPr>
        <w:t xml:space="preserve"> et al., </w:t>
      </w:r>
      <w:r w:rsidR="00125118">
        <w:rPr>
          <w:noProof/>
        </w:rPr>
        <w:t>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0"/>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w:t>
      </w:r>
      <w:r w:rsidR="00A05005">
        <w:rPr>
          <w:noProof/>
        </w:rPr>
        <w:t>,</w:t>
      </w:r>
      <w:r w:rsidR="00125118">
        <w:rPr>
          <w:noProof/>
        </w:rPr>
        <w:t xml:space="preserve"> 2012; Lee and Bean</w:t>
      </w:r>
      <w:r w:rsidR="00A05005">
        <w:rPr>
          <w:noProof/>
        </w:rPr>
        <w:t>,</w:t>
      </w:r>
      <w:r w:rsidR="00125118">
        <w:rPr>
          <w:noProof/>
        </w:rPr>
        <w:t xml:space="preserve">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negative) for percent Black than for percent non-Black minority</w:t>
      </w:r>
      <w:r>
        <w:rPr>
          <w:rFonts w:ascii="Times" w:hAnsi="Times"/>
        </w:rPr>
        <w:t xml:space="preserve"> after an annexation, both before and after </w:t>
      </w:r>
      <w:r w:rsidRPr="00CA7132">
        <w:rPr>
          <w:rFonts w:ascii="Times" w:hAnsi="Times"/>
          <w:i/>
          <w:iCs/>
        </w:rPr>
        <w:t>Shelby</w:t>
      </w:r>
      <w:r>
        <w:rPr>
          <w:rFonts w:ascii="Times" w:hAnsi="Times"/>
        </w:rPr>
        <w:t xml:space="preserve"> (H3)</w:t>
      </w:r>
      <w:r w:rsidRPr="00452EDA">
        <w:rPr>
          <w:rFonts w:ascii="Times" w:hAnsi="Times"/>
        </w:rPr>
        <w:t xml:space="preserve">. </w:t>
      </w:r>
    </w:p>
    <w:p w14:paraId="44AAF22F" w14:textId="77777777" w:rsidR="008D3F8E" w:rsidRPr="00214B82" w:rsidRDefault="008D3F8E" w:rsidP="009D7619">
      <w:pPr>
        <w:spacing w:line="480" w:lineRule="auto"/>
        <w:ind w:firstLine="720"/>
        <w:rPr>
          <w:rFonts w:ascii="Times" w:hAnsi="Times"/>
        </w:rPr>
      </w:pPr>
    </w:p>
    <w:p w14:paraId="10019141" w14:textId="51A7CEFF" w:rsidR="008D3F8E" w:rsidRDefault="00AF383C" w:rsidP="009D7619">
      <w:pPr>
        <w:spacing w:line="480" w:lineRule="auto"/>
        <w:rPr>
          <w:b/>
          <w:bCs/>
        </w:rPr>
      </w:pPr>
      <w:r>
        <w:rPr>
          <w:b/>
          <w:bCs/>
        </w:rPr>
        <w:t>DATA AND METHODS</w:t>
      </w:r>
    </w:p>
    <w:p w14:paraId="150EFA6D" w14:textId="3E96E840" w:rsidR="008D3F8E" w:rsidRPr="009D7619" w:rsidRDefault="008D3F8E" w:rsidP="009D7619">
      <w:pPr>
        <w:spacing w:line="480" w:lineRule="auto"/>
        <w:rPr>
          <w:b/>
          <w:bCs/>
        </w:rPr>
      </w:pPr>
      <w:r w:rsidRPr="009D7619">
        <w:rPr>
          <w:b/>
          <w:bCs/>
        </w:rPr>
        <w:lastRenderedPageBreak/>
        <w:t xml:space="preserve">Outcome Variables </w:t>
      </w:r>
    </w:p>
    <w:p w14:paraId="4E1CBEE3" w14:textId="78B79BAC" w:rsidR="008D3F8E" w:rsidRDefault="008D3F8E" w:rsidP="009D7619">
      <w:pPr>
        <w:spacing w:line="480" w:lineRule="auto"/>
      </w:pPr>
      <w:r>
        <w:t xml:space="preserve">To address the first question of how probabilities to annex changed before and after </w:t>
      </w:r>
      <w:r w:rsidRPr="003159FC">
        <w:rPr>
          <w:i/>
          <w:iCs/>
        </w:rPr>
        <w:t>Shelby</w:t>
      </w:r>
      <w:r>
        <w:t xml:space="preserve">, I use a binary indicator of conducting an annexation as the outcome variable. This is assigned 1 if the place conducted an annexation in the period (e.g., 2007-2013 and 2014-2020) and 0 otherwise. Municipalities—which correspond to Census places—conduct annexations. Census blocks, the smallest available geographic units with publicly available demographic data, can be annexed, 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Annexations can occur in any of the following three periods: 2007-2013, which corresponds to the period immediately prior to the Supreme Court decision; and 2014-2020, which corresponds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1"/>
      </w:r>
      <w:r>
        <w:t xml:space="preserve"> </w:t>
      </w:r>
    </w:p>
    <w:p w14:paraId="03D7F75A" w14:textId="2B0C22BF" w:rsidR="008D3F8E" w:rsidRDefault="008D3F8E" w:rsidP="009D7619">
      <w:pPr>
        <w:spacing w:line="480" w:lineRule="auto"/>
        <w:ind w:firstLine="720"/>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A05005">
        <w:rPr>
          <w:noProof/>
        </w:rPr>
        <w:t xml:space="preserve">, </w:t>
      </w:r>
      <w:r w:rsidR="00125118">
        <w:rPr>
          <w:noProof/>
        </w:rPr>
        <w:t>2018; 2019; Lichter et al.</w:t>
      </w:r>
      <w:r w:rsidR="00A05005">
        <w:rPr>
          <w:noProof/>
        </w:rPr>
        <w:t>,</w:t>
      </w:r>
      <w:r w:rsidR="00125118">
        <w:rPr>
          <w:noProof/>
        </w:rPr>
        <w:t xml:space="preserve"> 2007; Wilson and Edwards</w:t>
      </w:r>
      <w:r w:rsidR="00A05005">
        <w:rPr>
          <w:noProof/>
        </w:rPr>
        <w:t>,</w:t>
      </w:r>
      <w:r w:rsidR="00125118">
        <w:rPr>
          <w:noProof/>
        </w:rPr>
        <w:t xml:space="preserve"> 2014)</w:t>
      </w:r>
      <w:r w:rsidR="00125118">
        <w:fldChar w:fldCharType="end"/>
      </w:r>
      <w:r>
        <w:t>.</w:t>
      </w:r>
      <w:r>
        <w:rPr>
          <w:rStyle w:val="EndnoteReference"/>
        </w:rPr>
        <w:endnoteReference w:id="12"/>
      </w:r>
      <w:r>
        <w:t xml:space="preserve"> Shapefiles for each year show boundaries updated to January 1</w:t>
      </w:r>
      <w:r w:rsidRPr="00CB08C3">
        <w:rPr>
          <w:vertAlign w:val="superscript"/>
        </w:rPr>
        <w:t>st</w:t>
      </w:r>
      <w:r>
        <w:t xml:space="preserve"> of that year. Hence, the best available data on pre-</w:t>
      </w:r>
      <w:r w:rsidRPr="00B765AF">
        <w:rPr>
          <w:i/>
          <w:iCs/>
        </w:rPr>
        <w:t>Shelby</w:t>
      </w:r>
      <w:r>
        <w:t xml:space="preserve"> boundaries are the 2013 shapefiles (updated as of January 1</w:t>
      </w:r>
      <w:r w:rsidRPr="00CB08C3">
        <w:rPr>
          <w:vertAlign w:val="superscript"/>
        </w:rPr>
        <w:t>st</w:t>
      </w:r>
      <w:r>
        <w:t>, 2013), and on the immediate post-</w:t>
      </w:r>
      <w:r w:rsidRPr="00B765AF">
        <w:rPr>
          <w:i/>
          <w:iCs/>
        </w:rPr>
        <w:t>Shelby</w:t>
      </w:r>
      <w:r>
        <w:t xml:space="preserve"> boundaries are the 2014 shapefiles (updated as of January 1</w:t>
      </w:r>
      <w:r w:rsidRPr="00CB08C3">
        <w:rPr>
          <w:vertAlign w:val="superscript"/>
        </w:rPr>
        <w:t>st</w:t>
      </w:r>
      <w:r>
        <w:t>, 2014).</w:t>
      </w:r>
      <w:r>
        <w:rPr>
          <w:rStyle w:val="EndnoteReference"/>
        </w:rPr>
        <w:endnoteReference w:id="13"/>
      </w:r>
      <w:r>
        <w:t xml:space="preserve"> </w:t>
      </w:r>
    </w:p>
    <w:p w14:paraId="0723973F" w14:textId="2DBCECB2" w:rsidR="00834430" w:rsidRDefault="008D3F8E" w:rsidP="009D7619">
      <w:pPr>
        <w:spacing w:line="480" w:lineRule="auto"/>
        <w:ind w:firstLine="720"/>
      </w:pPr>
      <w:r>
        <w:t xml:space="preserve">One significant challenge of this approach is that boundaries change between years for reasons unrelated to annexation. Moreover, refinements in how Census place boundaries are </w:t>
      </w:r>
      <w:r>
        <w:lastRenderedPageBreak/>
        <w:t>drawn over 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place boundaries at the end of the period.</w:t>
      </w:r>
      <w:r>
        <w:rPr>
          <w:rStyle w:val="EndnoteReference"/>
        </w:rPr>
        <w:endnoteReference w:id="14"/>
      </w:r>
      <w:r>
        <w:t xml:space="preserve"> Second, I validate my identified annexations with annexations recorded in the Census Bureau’s Boundary and Annexation Survey (BAS), the only official source of boundary changes for all states, even though it is incomplete in coverage.</w:t>
      </w:r>
      <w:r w:rsidR="000C0710">
        <w:rPr>
          <w:rStyle w:val="EndnoteReference"/>
        </w:rPr>
        <w:endnoteReference w:id="15"/>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very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6"/>
      </w:r>
      <w:r>
        <w:t xml:space="preserve"> </w:t>
      </w:r>
    </w:p>
    <w:p w14:paraId="69948034" w14:textId="43D13D42" w:rsidR="00834430" w:rsidRDefault="00834430" w:rsidP="009D7619">
      <w:pPr>
        <w:spacing w:line="480" w:lineRule="auto"/>
        <w:jc w:val="center"/>
      </w:pPr>
      <w:r>
        <w:t>[Please insert Table 1 approximately here]</w:t>
      </w:r>
    </w:p>
    <w:p w14:paraId="3331B8EC" w14:textId="220BD102" w:rsidR="008D3F8E" w:rsidRDefault="00834430" w:rsidP="009D7619">
      <w:pPr>
        <w:spacing w:line="480" w:lineRule="auto"/>
        <w:ind w:firstLine="720"/>
      </w:pPr>
      <w:r w:rsidRPr="009D7619">
        <w:t>A</w:t>
      </w:r>
      <w:r w:rsidR="008D3F8E">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 Edwards 2008)</w:t>
      </w:r>
      <w:r w:rsidR="00125118">
        <w:fldChar w:fldCharType="end"/>
      </w:r>
      <w:r w:rsidR="008D3F8E">
        <w:t xml:space="preserve">, resulting in 41 total states. Census Designated Places (CDPs) are unincorporated communities assigned place IDs by the Census but do not have conventional municipal government structures. I exclude them as places that could </w:t>
      </w:r>
      <w:r w:rsidR="008D3F8E">
        <w:lastRenderedPageBreak/>
        <w:t xml:space="preserve">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w:t>
      </w:r>
      <w:r w:rsidR="00125118">
        <w:fldChar w:fldCharType="end"/>
      </w:r>
      <w:r w:rsidR="008D3F8E">
        <w:t>.</w:t>
      </w:r>
      <w:r w:rsidR="000C0710">
        <w:rPr>
          <w:rStyle w:val="EndnoteReference"/>
        </w:rPr>
        <w:endnoteReference w:id="17"/>
      </w:r>
      <w:r w:rsidR="000C0710">
        <w:t xml:space="preserve"> </w:t>
      </w:r>
      <w:r w:rsidR="008D3F8E">
        <w:t xml:space="preserve">Places must have at least one populated annexable block to be included in the sample, and they must fulfill this criteria in both years (2007 and 2014) and have been in existence from 2000 to 2020 to ensure a balanced panel. As described in more detail below, I rely on 2000 data to generate trends as a control variable in 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47F3060A" w:rsidR="008D3F8E" w:rsidRDefault="008D3F8E" w:rsidP="009D7619">
      <w:pPr>
        <w:spacing w:line="480" w:lineRule="auto"/>
        <w:ind w:firstLine="720"/>
      </w:pPr>
      <w:r>
        <w:t xml:space="preserve">Figures 1 to 3 show examples of municipal boundaries changing due to annexations between 2000-2020 for Atlanta, GA, Jacksonville, AL, and no changes for </w:t>
      </w:r>
      <w:proofErr w:type="spellStart"/>
      <w:r>
        <w:t>Waleska</w:t>
      </w:r>
      <w:proofErr w:type="spellEnd"/>
      <w:r>
        <w:t xml:space="preserve">,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p>
    <w:p w14:paraId="02F9422E" w14:textId="4C6893C2" w:rsidR="00834430" w:rsidRDefault="008D3F8E" w:rsidP="009D7619">
      <w:pPr>
        <w:spacing w:line="480" w:lineRule="auto"/>
        <w:ind w:firstLine="720"/>
      </w:pPr>
      <w:r>
        <w:t xml:space="preserve">To answer the second question of whether annexations play a role in shaping the racial composition of cities and how the relationship changes after </w:t>
      </w:r>
      <w:r w:rsidRPr="007C674D">
        <w:rPr>
          <w:i/>
          <w:iCs/>
        </w:rPr>
        <w:t>Shelby</w:t>
      </w:r>
      <w:r>
        <w:t xml:space="preserve">, I use three continuous </w:t>
      </w:r>
      <w:r>
        <w:lastRenderedPageBreak/>
        <w:t xml:space="preserve">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linearly interpolate missing data for the whole panel of variables between 2000 to 2020 and linearly extrapolate for 2000 and 2020. </w:t>
      </w:r>
      <w:r>
        <w:tab/>
      </w:r>
    </w:p>
    <w:p w14:paraId="75C2C6A7" w14:textId="77777777" w:rsidR="00834430" w:rsidRDefault="00834430" w:rsidP="009D7619">
      <w:pPr>
        <w:spacing w:line="480" w:lineRule="auto"/>
        <w:jc w:val="center"/>
      </w:pPr>
      <w:r>
        <w:t>[Please insert Figure 1 approximately here]</w:t>
      </w:r>
    </w:p>
    <w:p w14:paraId="4E105F8A" w14:textId="09273BF8" w:rsidR="00834430" w:rsidRDefault="00834430" w:rsidP="009D7619">
      <w:pPr>
        <w:spacing w:line="480" w:lineRule="auto"/>
        <w:jc w:val="center"/>
      </w:pPr>
      <w:r>
        <w:t>[Please insert Figure 2 approximately here]</w:t>
      </w:r>
    </w:p>
    <w:p w14:paraId="7A5B374E" w14:textId="513B86A6" w:rsidR="00995827" w:rsidRDefault="00834430" w:rsidP="009D7619">
      <w:pPr>
        <w:spacing w:line="480" w:lineRule="auto"/>
        <w:jc w:val="center"/>
      </w:pPr>
      <w:r>
        <w:t>[Please insert Figure 3 approximately her</w:t>
      </w:r>
      <w:r w:rsidR="00995827">
        <w:t>e]</w:t>
      </w:r>
    </w:p>
    <w:p w14:paraId="7FF908BA" w14:textId="77777777" w:rsidR="008D3F8E" w:rsidRPr="009D7619" w:rsidRDefault="008D3F8E" w:rsidP="009D7619">
      <w:pPr>
        <w:spacing w:line="480" w:lineRule="auto"/>
        <w:rPr>
          <w:b/>
          <w:bCs/>
        </w:rPr>
      </w:pPr>
      <w:r w:rsidRPr="009D7619">
        <w:rPr>
          <w:b/>
          <w:bCs/>
        </w:rPr>
        <w:t>Independent Variables</w:t>
      </w:r>
    </w:p>
    <w:p w14:paraId="0FD0C83A" w14:textId="5BA47ED1" w:rsidR="008D3F8E" w:rsidRDefault="008D3F8E" w:rsidP="009D7619">
      <w:pPr>
        <w:spacing w:line="480" w:lineRule="auto"/>
      </w:pPr>
      <w:r>
        <w:t xml:space="preserve">For the first question on whether the </w:t>
      </w:r>
      <w:r w:rsidRPr="00DD146E">
        <w:rPr>
          <w:i/>
          <w:iCs/>
        </w:rPr>
        <w:t xml:space="preserve">Shelby </w:t>
      </w:r>
      <w:r>
        <w:t>decision is associated with changes in municipalities’ probability to conduct annexations, the independent variables are a binary indicator of Section 5 coverage and a binary indicator of being in the post-</w:t>
      </w:r>
      <w:r w:rsidRPr="00B765AF">
        <w:rPr>
          <w:i/>
          <w:iCs/>
        </w:rPr>
        <w:t>Shelb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this interaction term is statistically significant, it would suggest that there is a statistically significant effect of the </w:t>
      </w:r>
      <w:r w:rsidRPr="00B765AF">
        <w:rPr>
          <w:i/>
          <w:iCs/>
        </w:rPr>
        <w:lastRenderedPageBreak/>
        <w:t>Shelby</w:t>
      </w:r>
      <w:r>
        <w:t xml:space="preserve"> decision removing Section 5 coverage on municipalities’ likelihood to conduct annexations. </w:t>
      </w:r>
    </w:p>
    <w:p w14:paraId="579E07E6" w14:textId="24F35135" w:rsidR="008D3F8E" w:rsidRDefault="008D3F8E" w:rsidP="009D7619">
      <w:pPr>
        <w:spacing w:line="480" w:lineRule="auto"/>
        <w:ind w:firstLine="720"/>
      </w:pPr>
      <w:r>
        <w:t xml:space="preserve">For the second question, I ask whether a place’s racial composition at the end of a period is significantly associated with having conducted annexations during the period, and whether the </w:t>
      </w:r>
      <w:r w:rsidRPr="00DD146E">
        <w:rPr>
          <w:i/>
          <w:iCs/>
        </w:rPr>
        <w:t xml:space="preserve">Shelby </w:t>
      </w:r>
      <w:r>
        <w:t xml:space="preserve">decision changes this relationship. In addition to the above two variables, I also include a binary indicator of whether the place annexed in that period. I use a three-way interaction term 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9D7619">
      <w:pPr>
        <w:spacing w:line="480" w:lineRule="auto"/>
      </w:pPr>
      <w:r>
        <w:tab/>
      </w:r>
    </w:p>
    <w:p w14:paraId="33961D93" w14:textId="69AEA880" w:rsidR="008D3F8E" w:rsidRPr="009D7619" w:rsidRDefault="008D3F8E" w:rsidP="009D7619">
      <w:pPr>
        <w:spacing w:line="480" w:lineRule="auto"/>
        <w:rPr>
          <w:b/>
          <w:bCs/>
        </w:rPr>
      </w:pPr>
      <w:r w:rsidRPr="009D7619">
        <w:rPr>
          <w:b/>
          <w:bCs/>
        </w:rPr>
        <w:t xml:space="preserve">Control </w:t>
      </w:r>
      <w:r w:rsidR="001450E2" w:rsidRPr="009D7619">
        <w:rPr>
          <w:b/>
          <w:bCs/>
        </w:rPr>
        <w:t>V</w:t>
      </w:r>
      <w:r w:rsidRPr="009D7619">
        <w:rPr>
          <w:b/>
          <w:bCs/>
        </w:rPr>
        <w:t xml:space="preserve">ariables </w:t>
      </w:r>
    </w:p>
    <w:p w14:paraId="25490905" w14:textId="0F4DAF11" w:rsidR="008D3F8E" w:rsidRDefault="008D3F8E" w:rsidP="009D7619">
      <w:pPr>
        <w:spacing w:line="480" w:lineRule="auto"/>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 2021)</w:t>
      </w:r>
      <w:r w:rsidR="00125118">
        <w:fldChar w:fldCharType="end"/>
      </w:r>
      <w:r>
        <w:t xml:space="preserve">. </w:t>
      </w:r>
    </w:p>
    <w:p w14:paraId="47EF8619" w14:textId="47FB5CC7" w:rsidR="008D3F8E" w:rsidRDefault="008D3F8E" w:rsidP="009D7619">
      <w:pPr>
        <w:spacing w:line="480" w:lineRule="auto"/>
        <w:ind w:firstLine="720"/>
      </w:pPr>
      <w:r>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xml:space="preserve">. Though these laws may change over time, available </w:t>
      </w:r>
      <w:r>
        <w:lastRenderedPageBreak/>
        <w:t>data on these laws are time-invariant. Since there are no places in my sample that cross multiple state lines, state-level variations in laws governing annexations are included in place fixed effects.</w:t>
      </w:r>
      <w:r>
        <w:rPr>
          <w:rStyle w:val="EndnoteReference"/>
        </w:rPr>
        <w:endnoteReference w:id="18"/>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354DDBA0" w:rsidR="008D3F8E" w:rsidRDefault="008D3F8E" w:rsidP="009D7619">
      <w:pPr>
        <w:spacing w:line="480" w:lineRule="auto"/>
        <w:ind w:firstLine="720"/>
      </w:pPr>
      <w:r>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w:t>
      </w:r>
      <w:r w:rsidR="00A05005">
        <w:rPr>
          <w:noProof/>
        </w:rPr>
        <w:t>,</w:t>
      </w:r>
      <w:r w:rsidR="00125118">
        <w:rPr>
          <w:noProof/>
        </w:rPr>
        <w:t xml:space="preserve"> 2021; Lichter et al.</w:t>
      </w:r>
      <w:r w:rsidR="00A05005">
        <w:rPr>
          <w:noProof/>
        </w:rPr>
        <w:t>,</w:t>
      </w:r>
      <w:r w:rsidR="00125118">
        <w:rPr>
          <w:noProof/>
        </w:rPr>
        <w:t xml:space="preserve">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I control for the percent Black and non-Black minority population in annexable blocks.</w:t>
      </w:r>
    </w:p>
    <w:p w14:paraId="68A970AC" w14:textId="3C09AC35" w:rsidR="008D3F8E" w:rsidRDefault="008D3F8E" w:rsidP="009D7619">
      <w:pPr>
        <w:spacing w:line="480" w:lineRule="auto"/>
        <w:ind w:firstLine="720"/>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w:t>
      </w:r>
      <w:r w:rsidR="00A05005">
        <w:rPr>
          <w:noProof/>
        </w:rPr>
        <w:t>,</w:t>
      </w:r>
      <w:r w:rsidR="00125118">
        <w:rPr>
          <w:noProof/>
        </w:rPr>
        <w:t xml:space="preserve"> 2010)</w:t>
      </w:r>
      <w:r w:rsidR="00125118">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w:t>
      </w:r>
      <w:r w:rsidR="00125118">
        <w:rPr>
          <w:noProof/>
        </w:rPr>
        <w:t xml:space="preserve"> 2019)</w:t>
      </w:r>
      <w:r w:rsidR="00125118">
        <w:fldChar w:fldCharType="end"/>
      </w:r>
      <w:r>
        <w:t xml:space="preserve">. I use the Residential Area Characteristics (RAC) and Worker Area Characteristics (WAC) files from the Census Bureau’s LODES datasets to proxy for economic health among annexable territory. Using the RAC file for 2007 and 2014 </w:t>
      </w:r>
      <w:r>
        <w:lastRenderedPageBreak/>
        <w:t>harmonized to 2010 boundaries,</w:t>
      </w:r>
      <w:r>
        <w:rPr>
          <w:rStyle w:val="EndnoteReference"/>
        </w:rPr>
        <w:endnoteReference w:id="19"/>
      </w:r>
      <w:r>
        <w:t xml:space="preserve"> I derive the percent of residents in each Census block earning at least $3,333 per month—the highest salary tier in the data. Using the WAC file from LODES, 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w:t>
      </w:r>
      <w:r w:rsidR="00A05005">
        <w:rPr>
          <w:noProof/>
        </w:rPr>
        <w:t>,</w:t>
      </w:r>
      <w:r w:rsidR="00125118">
        <w:rPr>
          <w:noProof/>
        </w:rPr>
        <w:t xml:space="preserve">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9D7619">
      <w:pPr>
        <w:spacing w:line="480" w:lineRule="auto"/>
      </w:pPr>
    </w:p>
    <w:p w14:paraId="167E04A3" w14:textId="6C8338F3" w:rsidR="008D3F8E" w:rsidRPr="009D7619" w:rsidRDefault="008D3F8E" w:rsidP="009D7619">
      <w:pPr>
        <w:spacing w:line="480" w:lineRule="auto"/>
        <w:rPr>
          <w:b/>
          <w:bCs/>
        </w:rPr>
      </w:pPr>
      <w:r w:rsidRPr="009D7619">
        <w:rPr>
          <w:b/>
          <w:bCs/>
        </w:rPr>
        <w:t xml:space="preserve">Analytic </w:t>
      </w:r>
      <w:r w:rsidR="00072D42" w:rsidRPr="009D7619">
        <w:rPr>
          <w:b/>
          <w:bCs/>
        </w:rPr>
        <w:t>S</w:t>
      </w:r>
      <w:r w:rsidRPr="009D7619">
        <w:rPr>
          <w:b/>
          <w:bCs/>
        </w:rPr>
        <w:t>trategy</w:t>
      </w:r>
    </w:p>
    <w:p w14:paraId="28269D87" w14:textId="320F3961" w:rsidR="008D3F8E" w:rsidRDefault="008D3F8E" w:rsidP="009D7619">
      <w:pPr>
        <w:spacing w:line="480" w:lineRule="auto"/>
      </w:pPr>
      <w:r>
        <w:t>To model the probability of annexation, I use a difference-in-differences approach by using an interaction term between the binary variables for Section 5 coverage and being in the post-</w:t>
      </w:r>
      <w:r w:rsidRPr="00DB7F28">
        <w:rPr>
          <w:i/>
          <w:iCs/>
        </w:rPr>
        <w:t>Shelby</w:t>
      </w:r>
      <w:r>
        <w:t xml:space="preserve"> period. This interaction term is used to assess whether the </w:t>
      </w:r>
      <w:r w:rsidRPr="00AE2DF2">
        <w:rPr>
          <w:i/>
          <w:iCs/>
        </w:rPr>
        <w:t xml:space="preserve">Shelby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w:t>
      </w:r>
      <w:r w:rsidR="00DD38A1">
        <w:rPr>
          <w:noProof/>
        </w:rPr>
        <w:t>,</w:t>
      </w:r>
      <w:r w:rsidR="00125118">
        <w:rPr>
          <w:noProof/>
        </w:rPr>
        <w:t xml:space="preserve"> 2003)</w:t>
      </w:r>
      <w:r w:rsidR="00125118">
        <w:fldChar w:fldCharType="end"/>
      </w:r>
      <w:r>
        <w:t xml:space="preserve"> and its use in a difference-in-differences set-up that relies on the interaction term is 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w:t>
      </w:r>
      <w:r w:rsidR="00DD38A1">
        <w:rPr>
          <w:noProof/>
        </w:rPr>
        <w:t>,</w:t>
      </w:r>
      <w:r w:rsidR="00125118">
        <w:rPr>
          <w:noProof/>
        </w:rPr>
        <w:t xml:space="preserve"> 2006; Karaca-Mandic</w:t>
      </w:r>
      <w:r w:rsidR="00DD38A1">
        <w:rPr>
          <w:noProof/>
        </w:rPr>
        <w:t xml:space="preserve"> et al., </w:t>
      </w:r>
      <w:r w:rsidR="00125118">
        <w:rPr>
          <w:noProof/>
        </w:rPr>
        <w:t>2012)</w:t>
      </w:r>
      <w:r w:rsidR="00125118">
        <w:fldChar w:fldCharType="end"/>
      </w:r>
      <w:r>
        <w:t xml:space="preserve">. To facilitate a more straightforward analysis of the coefficient, I use a linear probability model with municipality and period fixed effects regressing annexation on the difference-in-differences estimator: </w:t>
      </w:r>
    </w:p>
    <w:p w14:paraId="6C76024E" w14:textId="732F648E" w:rsidR="008D3F8E" w:rsidRPr="00AD1AC0" w:rsidRDefault="008D3F8E" w:rsidP="009D7619">
      <w:pPr>
        <w:spacing w:line="480" w:lineRule="auto"/>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9D7619">
      <w:pPr>
        <w:spacing w:line="480" w:lineRule="auto"/>
        <w:jc w:val="right"/>
      </w:pPr>
      <w:r>
        <w:lastRenderedPageBreak/>
        <w:t>(1)</w:t>
      </w:r>
    </w:p>
    <w:p w14:paraId="311BBC78" w14:textId="66B43BC1" w:rsidR="008D3F8E" w:rsidRDefault="008D3F8E" w:rsidP="009D7619">
      <w:pPr>
        <w:spacing w:line="480" w:lineRule="auto"/>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proofErr w:type="spellStart"/>
      <w:r w:rsidRPr="00E80FBE">
        <w:rPr>
          <w:i/>
          <w:iCs/>
        </w:rPr>
        <w:t>i</w:t>
      </w:r>
      <w:proofErr w:type="spellEnd"/>
      <w:r>
        <w:t xml:space="preserve"> conducted an annexation within the period and 0 otherwise. Period is a binary indicator assigned 1 if the municipality-year observation </w:t>
      </w:r>
      <w:proofErr w:type="spellStart"/>
      <w:r w:rsidRPr="00E80FBE">
        <w:rPr>
          <w:i/>
          <w:iCs/>
        </w:rPr>
        <w:t>i</w:t>
      </w:r>
      <w:proofErr w:type="spellEnd"/>
      <w:r>
        <w:t xml:space="preserve"> is in 2014-2020 and 0 otherwise. Section 5 is a binary indicator assigned 1 if municipality </w:t>
      </w:r>
      <w:proofErr w:type="spellStart"/>
      <w:r w:rsidRPr="00E80FBE">
        <w:rPr>
          <w:i/>
          <w:iCs/>
        </w:rPr>
        <w:t>i</w:t>
      </w:r>
      <w:proofErr w:type="spellEnd"/>
      <w:r>
        <w:t xml:space="preserve"> is covered by Section 5 and 0 otherwise. X</w:t>
      </w:r>
      <w:r w:rsidRPr="00F164D8">
        <w:rPr>
          <w:i/>
          <w:iCs/>
        </w:rPr>
        <w:t>i</w:t>
      </w:r>
      <w:r>
        <w:rPr>
          <w:i/>
          <w:iCs/>
        </w:rPr>
        <w:t xml:space="preserve"> </w:t>
      </w:r>
      <w:r>
        <w:t xml:space="preserve">is a matrix of time-varying covariates for place </w:t>
      </w:r>
      <w:proofErr w:type="spellStart"/>
      <w:r w:rsidRPr="00F164D8">
        <w:rPr>
          <w:i/>
          <w:iCs/>
        </w:rPr>
        <w:t>i</w:t>
      </w:r>
      <w:proofErr w:type="spellEnd"/>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Angrist and Pischke</w:t>
      </w:r>
      <w:r w:rsidR="00DD38A1">
        <w:rPr>
          <w:noProof/>
        </w:rPr>
        <w:t>,</w:t>
      </w:r>
      <w:r w:rsidR="00125118">
        <w:rPr>
          <w:noProof/>
        </w:rPr>
        <w:t xml:space="preserve"> 2009; Caetano et al.</w:t>
      </w:r>
      <w:r w:rsidR="00DD38A1">
        <w:rPr>
          <w:noProof/>
        </w:rPr>
        <w:t>,</w:t>
      </w:r>
      <w:r w:rsidR="00125118">
        <w:rPr>
          <w:noProof/>
        </w:rPr>
        <w:t xml:space="preserve"> 2022; Gelman and Hill</w:t>
      </w:r>
      <w:r w:rsidR="00DD38A1">
        <w:rPr>
          <w:noProof/>
        </w:rPr>
        <w:t>,</w:t>
      </w:r>
      <w:r w:rsidR="00125118">
        <w:rPr>
          <w:noProof/>
        </w:rPr>
        <w:t xml:space="preserve">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neja</w:t>
      </w:r>
      <w:proofErr w:type="spellEnd"/>
      <w:r w:rsidR="00125118" w:rsidRPr="00125118">
        <w:rPr>
          <w:rFonts w:cs="Times New Roman"/>
        </w:rPr>
        <w:t xml:space="preserve"> and </w:t>
      </w:r>
      <w:proofErr w:type="spellStart"/>
      <w:r w:rsidR="00125118" w:rsidRPr="00125118">
        <w:rPr>
          <w:rFonts w:cs="Times New Roman"/>
        </w:rPr>
        <w:t>Avenancio</w:t>
      </w:r>
      <w:proofErr w:type="spellEnd"/>
      <w:r w:rsidR="00125118" w:rsidRPr="00125118">
        <w:rPr>
          <w:rFonts w:cs="Times New Roman"/>
        </w:rPr>
        <w:t>-León</w:t>
      </w:r>
      <w:r w:rsidR="00DD38A1">
        <w:rPr>
          <w:rFonts w:cs="Times New Roman"/>
        </w:rPr>
        <w:t>,</w:t>
      </w:r>
      <w:r w:rsidR="00125118" w:rsidRPr="00125118">
        <w:rPr>
          <w:rFonts w:cs="Times New Roman"/>
        </w:rPr>
        <w:t xml:space="preserve">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w:t>
      </w:r>
      <w:r w:rsidR="00DD38A1">
        <w:rPr>
          <w:noProof/>
        </w:rPr>
        <w:t xml:space="preserve"> et al.,</w:t>
      </w:r>
      <w:r w:rsidR="00125118">
        <w:rPr>
          <w:noProof/>
        </w:rPr>
        <w:t xml:space="preserve">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w:t>
      </w:r>
      <w:r w:rsidR="00DD38A1">
        <w:rPr>
          <w:noProof/>
        </w:rPr>
        <w:t>,</w:t>
      </w:r>
      <w:r w:rsidR="00125118">
        <w:rPr>
          <w:noProof/>
        </w:rPr>
        <w:t xml:space="preserve"> 2021)</w:t>
      </w:r>
      <w:r w:rsidR="00125118">
        <w:fldChar w:fldCharType="end"/>
      </w:r>
      <w:r>
        <w:t xml:space="preserve">. </w:t>
      </w:r>
    </w:p>
    <w:p w14:paraId="657EEB8D" w14:textId="28C9CCEC" w:rsidR="008D3F8E" w:rsidRDefault="008D3F8E" w:rsidP="009D7619">
      <w:pPr>
        <w:spacing w:line="480" w:lineRule="auto"/>
        <w:ind w:firstLine="720"/>
      </w:pPr>
      <w:r>
        <w:t xml:space="preserve">For question 2, to understand whether annexations are associated with a place’s racial composition after annexation, and whether the </w:t>
      </w:r>
      <w:r w:rsidRPr="00766BDD">
        <w:rPr>
          <w:i/>
          <w:iCs/>
        </w:rPr>
        <w:t>Shelby</w:t>
      </w:r>
      <w:r>
        <w:t xml:space="preserve"> decision moderates this association, I use a fixed effects linear regression model with a three-way interaction between annexation, period, and Section 5 to test this moderation effect. I model the share of the population that is a given race at the end of the period as follows: </w:t>
      </w:r>
    </w:p>
    <w:p w14:paraId="511F5BDC" w14:textId="55358340" w:rsidR="008D3F8E" w:rsidRDefault="008D3F8E" w:rsidP="009D7619">
      <w:pPr>
        <w:spacing w:line="480" w:lineRule="auto"/>
        <w:ind w:firstLine="720"/>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057A00D1" w14:textId="60C75333" w:rsidR="008D3F8E" w:rsidRDefault="008D3F8E" w:rsidP="009D7619">
      <w:pPr>
        <w:spacing w:line="480" w:lineRule="auto"/>
        <w:jc w:val="right"/>
      </w:pPr>
      <w:r>
        <w:t>(2)</w:t>
      </w:r>
    </w:p>
    <w:p w14:paraId="049897FC" w14:textId="2186172D" w:rsidR="008D3F8E" w:rsidRDefault="008D3F8E" w:rsidP="009D7619">
      <w:pPr>
        <w:spacing w:line="480" w:lineRule="auto"/>
      </w:pPr>
      <w:r>
        <w:lastRenderedPageBreak/>
        <w:t xml:space="preserve">Where </w:t>
      </w:r>
      <w:r>
        <w:rPr>
          <w:i/>
          <w:iCs/>
        </w:rPr>
        <w:t>r</w:t>
      </w:r>
      <w:r>
        <w:t xml:space="preserve"> refers to the three separate racial composition outcomes for White, Black, and non-Black minority for place </w:t>
      </w:r>
      <w:proofErr w:type="spellStart"/>
      <w:r>
        <w:rPr>
          <w:i/>
          <w:iCs/>
        </w:rPr>
        <w:t>i</w:t>
      </w:r>
      <w:proofErr w:type="spellEnd"/>
      <w:r>
        <w:rPr>
          <w:i/>
          <w:iCs/>
        </w:rPr>
        <w:t xml:space="preserve">.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242379FE" w:rsidR="008D3F8E" w:rsidRDefault="008D3F8E" w:rsidP="009D7619">
      <w:pPr>
        <w:spacing w:line="480" w:lineRule="auto"/>
        <w:ind w:firstLine="720"/>
      </w:pPr>
      <w:r>
        <w:t xml:space="preserve">The advantage of the difference-in-differences framework is that the use of unit and time fixed effects allows me to use each municipality as its own control over time, thus differencing 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w:t>
      </w:r>
      <w:r w:rsidR="00DD38A1">
        <w:rPr>
          <w:noProof/>
        </w:rPr>
        <w:t xml:space="preserve"> et al.,</w:t>
      </w:r>
      <w:r w:rsidR="00125118">
        <w:rPr>
          <w:noProof/>
        </w:rPr>
        <w:t xml:space="preserve">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Pr="00CD4119">
        <w:rPr>
          <w:i/>
          <w:iCs/>
        </w:rPr>
        <w:t>Shelby</w:t>
      </w:r>
      <w:r>
        <w:t xml:space="preserve"> outcome, this would violate the strict exogeneity assumption. This is also plausible since the lawsuit leading to the </w:t>
      </w:r>
      <w:r w:rsidRPr="00071F17">
        <w:rPr>
          <w:i/>
          <w:iCs/>
        </w:rPr>
        <w:t>Shelby v. Holder</w:t>
      </w:r>
      <w:r>
        <w:t xml:space="preserve"> decision began in 2010, in part because Shelby County wanted to challenge a DOJ objection to the results of an election after 177 un-precleared municipal annexations in the City of Calera, AL (</w:t>
      </w:r>
      <w:r w:rsidRPr="00DA41FD">
        <w:rPr>
          <w:i/>
          <w:iCs/>
        </w:rPr>
        <w:t>Shelby v. Holder</w:t>
      </w:r>
      <w:r>
        <w:t xml:space="preserve"> 2011). To test whether results are merely a reflection of treatment anticipation, I run all models using 2000-2007 as the pre-</w:t>
      </w:r>
      <w:r w:rsidRPr="00B765AF">
        <w:rPr>
          <w:i/>
          <w:iCs/>
        </w:rPr>
        <w:t>Shelby</w:t>
      </w:r>
      <w:r>
        <w:t xml:space="preserve"> period instead of 2007-2013, since treatment anticipation is less likely 6-13 years in advance of the </w:t>
      </w:r>
      <w:r w:rsidRPr="00C40D75">
        <w:rPr>
          <w:i/>
          <w:iCs/>
        </w:rPr>
        <w:t>Shelby v. Holder</w:t>
      </w:r>
      <w:r>
        <w:t xml:space="preserve"> decision, and results from these analyses do not change the substantive interpretation of the effects of </w:t>
      </w:r>
      <w:r w:rsidRPr="007250C3">
        <w:rPr>
          <w:i/>
          <w:iCs/>
        </w:rPr>
        <w:t>Shelby v. Holder</w:t>
      </w:r>
      <w:r>
        <w:t xml:space="preserve">. In supplementary analyses, </w:t>
      </w:r>
      <w:r w:rsidRPr="001703BD">
        <w:t>using data on the racial composition of annexed blocks, I construct binary indicators at varying thresholds of composition decreases (&gt;0%</w:t>
      </w:r>
      <w:r>
        <w:t xml:space="preserve"> or </w:t>
      </w:r>
      <w:r w:rsidRPr="001703BD">
        <w:t>&gt;0.5%)</w:t>
      </w:r>
      <w:r>
        <w:t xml:space="preserve"> </w:t>
      </w:r>
      <w:r w:rsidRPr="001703BD">
        <w:t xml:space="preserve">after the population of annexed blocks are added to the population of the </w:t>
      </w:r>
      <w:r>
        <w:t>place</w:t>
      </w:r>
      <w:r w:rsidRPr="001703BD">
        <w:t xml:space="preserve">, based on levels at the </w:t>
      </w:r>
      <w:r w:rsidRPr="001703BD">
        <w:lastRenderedPageBreak/>
        <w:t>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9D7619">
      <w:pPr>
        <w:spacing w:line="480" w:lineRule="auto"/>
      </w:pPr>
    </w:p>
    <w:p w14:paraId="1BC2843F" w14:textId="64DACEB4" w:rsidR="008D3F8E" w:rsidRPr="009D7619" w:rsidRDefault="008D3F8E" w:rsidP="009D7619">
      <w:pPr>
        <w:spacing w:line="480" w:lineRule="auto"/>
        <w:rPr>
          <w:b/>
          <w:bCs/>
        </w:rPr>
      </w:pPr>
      <w:r w:rsidRPr="009D7619">
        <w:rPr>
          <w:b/>
          <w:bCs/>
        </w:rPr>
        <w:t xml:space="preserve">Descriptive Results </w:t>
      </w:r>
    </w:p>
    <w:p w14:paraId="13AB107F" w14:textId="78EB3A64" w:rsidR="00497BC5" w:rsidRDefault="008D3F8E" w:rsidP="009D7619">
      <w:pPr>
        <w:spacing w:line="480" w:lineRule="auto"/>
      </w:pPr>
      <w:r>
        <w:t xml:space="preserve">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shares of residents in jobs earning high incomes and higher shares of jobs in the retail and manufacturing industries. </w:t>
      </w:r>
    </w:p>
    <w:p w14:paraId="15B421D5" w14:textId="73787450" w:rsidR="00497BC5" w:rsidRDefault="00497BC5" w:rsidP="009D7619">
      <w:pPr>
        <w:spacing w:line="480" w:lineRule="auto"/>
        <w:jc w:val="center"/>
        <w:rPr>
          <w:b/>
          <w:bCs/>
        </w:rPr>
      </w:pPr>
      <w:r>
        <w:t>[Please insert Table 2 approximately here]</w:t>
      </w:r>
    </w:p>
    <w:p w14:paraId="344E0AA4" w14:textId="17930D82" w:rsidR="008D3F8E" w:rsidRDefault="00497BC5" w:rsidP="009D7619">
      <w:pPr>
        <w:spacing w:line="480" w:lineRule="auto"/>
        <w:ind w:firstLine="720"/>
      </w:pPr>
      <w:r w:rsidRPr="009D7619">
        <w:lastRenderedPageBreak/>
        <w:t>T</w:t>
      </w:r>
      <w:r w:rsidR="008D3F8E" w:rsidRPr="00497BC5">
        <w:t>a</w:t>
      </w:r>
      <w:r w:rsidR="008D3F8E">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008D3F8E" w:rsidRPr="00B765AF">
        <w:rPr>
          <w:i/>
          <w:iCs/>
        </w:rPr>
        <w:t>Shelby</w:t>
      </w:r>
      <w:r w:rsidR="008D3F8E">
        <w:t xml:space="preserve"> period that were covered by Section 5 versus not, covered places have a </w:t>
      </w:r>
      <w:r w:rsidR="008D3F8E">
        <w:rPr>
          <w:i/>
          <w:iCs/>
        </w:rPr>
        <w:t>lower</w:t>
      </w:r>
      <w:r w:rsidR="008D3F8E">
        <w:t xml:space="preserve"> percent Black population in 2020 (18.6%) compared to uncovered ones (22.9%).  However, they also have a lower percent White population (53% versus 57.8%) and a larger share of non-Black minority residents by 2020 (28.4% compared to 19.4%). These differences are similar in the 2007 to 2013, pre-</w:t>
      </w:r>
      <w:r w:rsidR="008D3F8E" w:rsidRPr="00B765AF">
        <w:rPr>
          <w:i/>
          <w:iCs/>
        </w:rPr>
        <w:t>Shelby</w:t>
      </w:r>
      <w:r w:rsidR="008D3F8E">
        <w:t xml:space="preserve"> period. Trends are slightly different in places that did not annex for the Black population only. Post-</w:t>
      </w:r>
      <w:r w:rsidR="008D3F8E" w:rsidRPr="00B765AF">
        <w:rPr>
          <w:i/>
          <w:iCs/>
        </w:rPr>
        <w:t>Shelby</w:t>
      </w:r>
      <w:r w:rsidR="008D3F8E">
        <w:t xml:space="preserve">, annexing places had a higher percent Black population (6.1%) by 2020 compared to those that were not covered (3.4%). </w:t>
      </w:r>
      <w:proofErr w:type="gramStart"/>
      <w:r w:rsidR="008D3F8E">
        <w:t>Similar to</w:t>
      </w:r>
      <w:proofErr w:type="gramEnd"/>
      <w:r w:rsidR="008D3F8E">
        <w:t xml:space="preserve"> places that annexed, covered places have a lower percent White population and higher percent non-Black minority population by 2020. </w:t>
      </w:r>
      <w:proofErr w:type="gramStart"/>
      <w:r w:rsidR="008D3F8E">
        <w:t>And,</w:t>
      </w:r>
      <w:proofErr w:type="gramEnd"/>
      <w:r w:rsidR="008D3F8E">
        <w:t xml:space="preserve"> these differences are again similar in the 2007 to 2013, pre-</w:t>
      </w:r>
      <w:r w:rsidR="008D3F8E" w:rsidRPr="00B765AF">
        <w:rPr>
          <w:i/>
          <w:iCs/>
        </w:rPr>
        <w:t>Shelby</w:t>
      </w:r>
      <w:r w:rsidR="008D3F8E">
        <w:t xml:space="preserve"> period. </w:t>
      </w:r>
    </w:p>
    <w:p w14:paraId="451D12F6" w14:textId="5B7AD9BB" w:rsidR="00497BC5" w:rsidRDefault="008D3F8E" w:rsidP="009D7619">
      <w:pPr>
        <w:spacing w:line="480" w:lineRule="auto"/>
        <w:ind w:firstLine="720"/>
      </w:pPr>
      <w:r>
        <w:t>Taken together, conditional on annexation, there is little descriptive evidence to suggest that annexation is associated with minority population dilution for residents already living in the municipality. It may instead be the opposite: compared to not annexing at all, annexations could hasten racial diversification of places, such that places wishing to discriminate do so by refusing to annex at all.</w:t>
      </w:r>
    </w:p>
    <w:p w14:paraId="0C5DE92C" w14:textId="6A392FE1" w:rsidR="00497BC5" w:rsidRPr="009D7619" w:rsidRDefault="00497BC5" w:rsidP="009D7619">
      <w:pPr>
        <w:spacing w:line="480" w:lineRule="auto"/>
        <w:jc w:val="center"/>
        <w:rPr>
          <w:b/>
          <w:bCs/>
        </w:rPr>
      </w:pPr>
      <w:r>
        <w:t>[Please insert Table 3 approximately here]</w:t>
      </w:r>
    </w:p>
    <w:p w14:paraId="73994403" w14:textId="6E3EE6CF" w:rsidR="00497BC5" w:rsidRDefault="00497BC5" w:rsidP="009D7619">
      <w:pPr>
        <w:spacing w:line="480" w:lineRule="auto"/>
      </w:pPr>
      <w:r>
        <w:rPr>
          <w:b/>
          <w:bCs/>
        </w:rPr>
        <w:tab/>
      </w:r>
      <w:r w:rsidR="008D3F8E">
        <w:t xml:space="preserve">Table 4 presents coefficients from linear probability models predicting annexation for both the base model without time-varying covariates and the full model with covariates, with place fixed effects across both models. There are no coefficients for being previously covered by </w:t>
      </w:r>
      <w:r w:rsidR="008D3F8E">
        <w:lastRenderedPageBreak/>
        <w:t>Section 5 as it is a time-invariant attribute and thus absorbed into place fixed effects. Consistent with descriptive results, there is a statistically significant, negative coefficient for the post-</w:t>
      </w:r>
      <w:r w:rsidR="008D3F8E" w:rsidRPr="00925B0B">
        <w:rPr>
          <w:i/>
          <w:iCs/>
        </w:rPr>
        <w:t>Shelby</w:t>
      </w:r>
      <w:r w:rsidR="008D3F8E">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among previously covered cities. These coefficients are slightly smaller in magnitude when including time-varying covariates, with the D</w:t>
      </w:r>
      <w:r w:rsidR="003A5FD7">
        <w:t>I</w:t>
      </w:r>
      <w:r w:rsidR="008D3F8E">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46545F88" w:rsidR="00497BC5" w:rsidRPr="009D7619" w:rsidRDefault="00497BC5" w:rsidP="009D7619">
      <w:pPr>
        <w:spacing w:line="480" w:lineRule="auto"/>
        <w:jc w:val="center"/>
        <w:rPr>
          <w:b/>
          <w:bCs/>
        </w:rPr>
      </w:pPr>
      <w:r>
        <w:t>[Please insert Table 4 approximately here]</w:t>
      </w:r>
    </w:p>
    <w:p w14:paraId="337E7E6E" w14:textId="37B79D33" w:rsidR="008D3F8E" w:rsidRPr="009D7619" w:rsidRDefault="00497BC5" w:rsidP="009D7619">
      <w:pPr>
        <w:spacing w:line="480" w:lineRule="auto"/>
        <w:rPr>
          <w:b/>
          <w:bCs/>
        </w:rPr>
      </w:pPr>
      <w:r w:rsidRPr="00497BC5">
        <w:rPr>
          <w:b/>
          <w:bCs/>
        </w:rPr>
        <w:t>R</w:t>
      </w:r>
      <w:r w:rsidR="008D3F8E" w:rsidRPr="009D7619">
        <w:rPr>
          <w:b/>
          <w:bCs/>
        </w:rPr>
        <w:t>acial Composition by Annexation, Section 5 Coverage, and Shelby</w:t>
      </w:r>
    </w:p>
    <w:p w14:paraId="31389F92" w14:textId="073D44C6" w:rsidR="008D3F8E" w:rsidRDefault="008D3F8E" w:rsidP="009D7619">
      <w:pPr>
        <w:spacing w:line="480" w:lineRule="auto"/>
      </w:pPr>
      <w:r>
        <w:t xml:space="preserve">Next, I ask what the consequences of annexations are. Even though annexations decreased in frequency after </w:t>
      </w:r>
      <w:r w:rsidRPr="00C92FC0">
        <w:rPr>
          <w:i/>
          <w:iCs/>
        </w:rPr>
        <w:t>Shelby</w:t>
      </w:r>
      <w:r>
        <w:t xml:space="preserve">, places that conduct annexations may still do so in ways that dilute existing Black and non-Black minority population shares to a greater extent compared to prior to </w:t>
      </w:r>
      <w:r w:rsidRPr="00B357FA">
        <w:rPr>
          <w:i/>
          <w:iCs/>
        </w:rPr>
        <w:t>Shelby</w:t>
      </w:r>
      <w:r>
        <w:t xml:space="preserve">. I hypothesized that </w:t>
      </w:r>
      <w:r>
        <w:rPr>
          <w:rFonts w:ascii="Times" w:hAnsi="Times"/>
        </w:rPr>
        <w:t xml:space="preserve">after </w:t>
      </w:r>
      <w:r w:rsidRPr="00B357FA">
        <w:rPr>
          <w:rFonts w:ascii="Times" w:hAnsi="Times"/>
          <w:i/>
          <w:iCs/>
        </w:rPr>
        <w:t>Shelb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r w:rsidR="003A5FD7">
        <w:rPr>
          <w:rFonts w:ascii="Times" w:hAnsi="Times"/>
        </w:rPr>
        <w:t xml:space="preserve"> (H2)</w:t>
      </w:r>
      <w:r>
        <w:rPr>
          <w:rFonts w:ascii="Times" w:hAnsi="Times"/>
        </w:rPr>
        <w:t xml:space="preserve">. I also hypothesized that the magnitude of population composition decreases will be larger for Black compared to non-Black </w:t>
      </w:r>
      <w:r>
        <w:rPr>
          <w:rFonts w:ascii="Times" w:hAnsi="Times"/>
        </w:rPr>
        <w:lastRenderedPageBreak/>
        <w:t>minority populations</w:t>
      </w:r>
      <w:r w:rsidR="003A5FD7">
        <w:rPr>
          <w:rFonts w:ascii="Times" w:hAnsi="Times"/>
        </w:rPr>
        <w:t xml:space="preserve"> (H3)</w:t>
      </w:r>
      <w:r>
        <w:rPr>
          <w:rFonts w:ascii="Times" w:hAnsi="Times"/>
        </w:rPr>
        <w:t xml:space="preserve">. </w:t>
      </w:r>
      <w:r>
        <w:t xml:space="preserve">Table A2 in the appendix presents coefficients from models examining how racial composition in cities varies by annexation, Section 5 coverage, and the </w:t>
      </w:r>
      <w:r w:rsidRPr="00275085">
        <w:rPr>
          <w:i/>
          <w:iCs/>
        </w:rPr>
        <w:t>Shelb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87B3481" w:rsidR="00497BC5" w:rsidRDefault="008D3F8E" w:rsidP="009D7619">
      <w:pPr>
        <w:spacing w:line="480" w:lineRule="auto"/>
        <w:ind w:firstLine="720"/>
      </w:pPr>
      <w:r>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Pr="00EE2217">
        <w:rPr>
          <w:i/>
          <w:iCs/>
        </w:rPr>
        <w:t>Shelby</w:t>
      </w:r>
      <w:r>
        <w:t xml:space="preserve">, non-Section 5 coverage, the coefficient of the annexation term is therefore the estimated effect size of annexation for non-Section 5 places prior to invalidation. </w:t>
      </w:r>
    </w:p>
    <w:p w14:paraId="2AB56381" w14:textId="1A1670AA" w:rsidR="00497BC5" w:rsidRDefault="00497BC5" w:rsidP="009D7619">
      <w:pPr>
        <w:spacing w:line="480" w:lineRule="auto"/>
        <w:jc w:val="center"/>
      </w:pPr>
      <w:r>
        <w:t>[Please insert Table 5 approximately here]</w:t>
      </w:r>
    </w:p>
    <w:p w14:paraId="19C4A22B" w14:textId="0E356E37" w:rsidR="008D3F8E" w:rsidRDefault="00497BC5" w:rsidP="009D7619">
      <w:pPr>
        <w:spacing w:line="480" w:lineRule="auto"/>
      </w:pPr>
      <w:r>
        <w:rPr>
          <w:b/>
          <w:bCs/>
        </w:rPr>
        <w:tab/>
      </w:r>
      <w:r w:rsidR="008D3F8E">
        <w:t xml:space="preserve">Overall, Table 5 </w:t>
      </w:r>
      <w:r w:rsidR="00BD6A13">
        <w:t>shows</w:t>
      </w:r>
      <w:r w:rsidR="008D3F8E">
        <w:t xml:space="preserve"> that </w:t>
      </w:r>
      <w:r w:rsidR="008D3F8E" w:rsidRPr="00E63AA9">
        <w:rPr>
          <w:i/>
          <w:iCs/>
        </w:rPr>
        <w:t>Shelby</w:t>
      </w:r>
      <w:r w:rsidR="008D3F8E">
        <w:t xml:space="preserve"> did not result in more dilution of Black and non-Black minority populations after annexation compared to before invalidation, but</w:t>
      </w:r>
      <w:r w:rsidR="00BD6A13">
        <w:t xml:space="preserve"> this finding must be understood within the context that</w:t>
      </w:r>
      <w:r w:rsidR="008D3F8E">
        <w:t xml:space="preserve"> </w:t>
      </w:r>
      <w:r w:rsidR="008D3F8E" w:rsidRPr="00267623">
        <w:rPr>
          <w:i/>
          <w:iCs/>
        </w:rPr>
        <w:t>Shelby</w:t>
      </w:r>
      <w:r w:rsidR="008D3F8E">
        <w:t xml:space="preserve"> </w:t>
      </w:r>
      <w:r w:rsidR="00BD6A13">
        <w:t>did</w:t>
      </w:r>
      <w:r w:rsidR="00BD6A13">
        <w:t xml:space="preserve"> </w:t>
      </w:r>
      <w:r w:rsidR="008D3F8E">
        <w:t xml:space="preserve">not </w:t>
      </w:r>
      <w:r w:rsidR="00BD6A13">
        <w:t xml:space="preserve">appear </w:t>
      </w:r>
      <w:r w:rsidR="008D3F8E">
        <w:t>effective before invalidation either. Focusing first on the top left block, Table 5 shows the estimated effect size of annexation on Section 5 cities prior to invalidation in standard deviations (SD), with their actual value also shown. Prior to invalidation, Section 5 places that annexed within the period see a 0.05 SD decrease in the Black population share, a reduction of 0.85% of the population share.</w:t>
      </w:r>
      <w:r w:rsidR="008D3F8E" w:rsidRPr="00EC5AC9">
        <w:t xml:space="preserve"> </w:t>
      </w:r>
      <w:r w:rsidR="008D3F8E">
        <w:t>The coefficients are statistically significantly positive for the White population share—pre-</w:t>
      </w:r>
      <w:r w:rsidR="008D3F8E" w:rsidRPr="00D96744">
        <w:rPr>
          <w:i/>
          <w:iCs/>
        </w:rPr>
        <w:t>Shelby</w:t>
      </w:r>
      <w:r w:rsidR="008D3F8E">
        <w:t xml:space="preserve">, annexation is associated with a 0.04 SD increase in the White population share (0.9%). While the </w:t>
      </w:r>
      <w:r w:rsidR="008D3F8E">
        <w:lastRenderedPageBreak/>
        <w:t xml:space="preserve">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rsidR="008D3F8E">
        <w:t xml:space="preserve">. If Section 5 coverage were effective prior to invalidation, annexations should not be significantly negatively associated with Black population shares for Section 5 places to the extent of 0.85%. Even though these types of annexations are prohibited unless federally approved, they nevertheless occurred during this period when federal 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DD38A1">
        <w:rPr>
          <w:noProof/>
        </w:rPr>
        <w:t xml:space="preserve"> et al., </w:t>
      </w:r>
      <w:r w:rsidR="00125118">
        <w:rPr>
          <w:noProof/>
        </w:rPr>
        <w:t>2008)</w:t>
      </w:r>
      <w:r w:rsidR="00125118">
        <w:fldChar w:fldCharType="end"/>
      </w:r>
      <w:r w:rsidR="008D3F8E">
        <w:t xml:space="preserve">. </w:t>
      </w:r>
    </w:p>
    <w:p w14:paraId="2E8840A5" w14:textId="2D60DA11" w:rsidR="008D3F8E" w:rsidRDefault="008D3F8E" w:rsidP="009D7619">
      <w:pPr>
        <w:spacing w:line="480" w:lineRule="auto"/>
        <w:ind w:firstLine="720"/>
      </w:pPr>
      <w:r>
        <w:t xml:space="preserve">The bottom left block in Table 5 shows these estimates for places not covered by Section 5 in the same period. </w:t>
      </w:r>
      <w:r w:rsidR="00192F7D">
        <w:t>Because non-Section 5 place</w:t>
      </w:r>
      <w:r w:rsidR="001C6999">
        <w:t>s</w:t>
      </w:r>
      <w:r w:rsidR="00192F7D">
        <w:t xml:space="preserve"> do not meet the criteria for coverage, anti-Blackness may be less pronounce</w:t>
      </w:r>
      <w:r w:rsidR="001C6999">
        <w:t xml:space="preserve">d than in Section 5 places. However, </w:t>
      </w:r>
      <w:r>
        <w:t xml:space="preserve">annexation is also associated with White population share increases at the same magnitude compared to Section 5 places—0.04 SD (0.92%). </w:t>
      </w:r>
      <w:r w:rsidR="001C6999">
        <w:t>As expected, t</w:t>
      </w:r>
      <w:r>
        <w:t xml:space="preserve">here are no statistically significant effects on the Black population share, but annexation is </w:t>
      </w:r>
      <w:r w:rsidR="001C6999">
        <w:t xml:space="preserve">instead </w:t>
      </w:r>
      <w:r>
        <w:t xml:space="preserve">associated with a significant decrease in the non-Black minority population—0.06 SD (0.98%). </w:t>
      </w:r>
      <w:r w:rsidR="001C6999">
        <w:t>One possibility is that non-Section 5 places have lower shares of Black populations on average, such that it is other non-Black minorities that constitute threat.</w:t>
      </w:r>
      <w:r w:rsidR="00D80B6F">
        <w:t xml:space="preserve"> </w:t>
      </w:r>
      <w:r>
        <w:t xml:space="preserve">The right half of Table 5 presents coefficients </w:t>
      </w:r>
      <w:r w:rsidR="00F74855">
        <w:t xml:space="preserve">for annexations </w:t>
      </w:r>
      <w:r>
        <w:t xml:space="preserve">after </w:t>
      </w:r>
      <w:proofErr w:type="gramStart"/>
      <w:r w:rsidRPr="00087E24">
        <w:rPr>
          <w:i/>
          <w:iCs/>
        </w:rPr>
        <w:t>Shelby</w:t>
      </w:r>
      <w:proofErr w:type="gramEnd"/>
      <w:r>
        <w:t xml:space="preserve"> and they show no evidence that </w:t>
      </w:r>
      <w:r w:rsidRPr="00A1117E">
        <w:rPr>
          <w:i/>
          <w:iCs/>
        </w:rPr>
        <w:t>Shelby v. Holder</w:t>
      </w:r>
      <w:r>
        <w:t xml:space="preserve"> worsened these trends. </w:t>
      </w:r>
      <w:r w:rsidR="00F74855">
        <w:t xml:space="preserve">Instead, the trends reversed. </w:t>
      </w:r>
      <w:r>
        <w:t>In the top right block, annexation is no</w:t>
      </w:r>
      <w:r w:rsidR="00F74855">
        <w:t xml:space="preserve"> longer</w:t>
      </w:r>
      <w:r>
        <w:t xml:space="preserve"> significantly associated with racial composition in Section 5 places. For non-Section 5 places, in the bottom right block, annexation reduces the White population composition while increasing the non-Black minority population composition</w:t>
      </w:r>
      <w:r w:rsidR="00F74855">
        <w:t xml:space="preserve">, whereas the opposite was the case prior to </w:t>
      </w:r>
      <w:r w:rsidR="00F74855" w:rsidRPr="009D7619">
        <w:rPr>
          <w:i/>
          <w:iCs/>
        </w:rPr>
        <w:t>Shelby</w:t>
      </w:r>
      <w:r w:rsidR="00F74855">
        <w:t xml:space="preserve">. </w:t>
      </w:r>
    </w:p>
    <w:p w14:paraId="0E0C6679" w14:textId="6E330C02" w:rsidR="008D3F8E" w:rsidRDefault="008D3F8E" w:rsidP="009D7619">
      <w:pPr>
        <w:spacing w:line="480" w:lineRule="auto"/>
        <w:ind w:firstLine="720"/>
      </w:pPr>
      <w:r>
        <w:t xml:space="preserve">Taken together, results from models 2a-2c allow me to reject the null hypothesis in hypothesis 2 that the estimate of the coefficient for the three-way interaction would not be </w:t>
      </w:r>
      <w:r>
        <w:lastRenderedPageBreak/>
        <w:t xml:space="preserve">significantly different from zero. However, these findings are </w:t>
      </w:r>
      <w:r w:rsidR="00DE26D7">
        <w:t>contrary to expectations</w:t>
      </w:r>
      <w:r>
        <w:t xml:space="preserve">. First, they do not align with expectations that </w:t>
      </w:r>
      <w:r w:rsidRPr="00E02DDC">
        <w:rPr>
          <w:i/>
          <w:iCs/>
        </w:rPr>
        <w:t>Shelby</w:t>
      </w:r>
      <w:r>
        <w:t xml:space="preserve"> would </w:t>
      </w:r>
      <w:r w:rsidR="00BD3518">
        <w:t>result in</w:t>
      </w:r>
      <w:r>
        <w:t xml:space="preserve"> greater magnitudes of Black and non-Black minority population decreases when Section 5 places annex—instead, there are no</w:t>
      </w:r>
      <w:r w:rsidR="00D97915">
        <w:t xml:space="preserve"> longer</w:t>
      </w:r>
      <w:r>
        <w:t xml:space="preserve"> statistically significant effects of annexation on racial composition in Section 5 places post-</w:t>
      </w:r>
      <w:r w:rsidRPr="00CF3396">
        <w:rPr>
          <w:i/>
          <w:iCs/>
        </w:rPr>
        <w:t>Shelby</w:t>
      </w:r>
      <w:r>
        <w:t xml:space="preserve">. Second, they do not align with hypothesis </w:t>
      </w:r>
      <w:r w:rsidR="00DE26D7">
        <w:t>3</w:t>
      </w:r>
      <w:r>
        <w:t xml:space="preserve"> that the associated consequences of annexation on racial composition would be more negative for Black than non-Black minority groups after invalidation</w:t>
      </w:r>
      <w:r w:rsidR="00D97915">
        <w:t xml:space="preserve"> in Section 5 places</w:t>
      </w:r>
      <w:r>
        <w:t>—</w:t>
      </w:r>
      <w:r w:rsidR="00D97915">
        <w:t>coefficients for Black and non-Black minority groups</w:t>
      </w:r>
      <w:r w:rsidR="00D97915">
        <w:t xml:space="preserve"> </w:t>
      </w:r>
      <w:r>
        <w:t xml:space="preserve">are statistically insignificant in Section 5 </w:t>
      </w:r>
      <w:r w:rsidR="00D97915">
        <w:t>places</w:t>
      </w:r>
      <w:r>
        <w:t xml:space="preserve"> after </w:t>
      </w:r>
      <w:r w:rsidRPr="00CF3396">
        <w:rPr>
          <w:i/>
          <w:iCs/>
        </w:rPr>
        <w:t>Shelby</w:t>
      </w:r>
      <w:r w:rsidR="00D97915" w:rsidRPr="009D7619">
        <w:t xml:space="preserve">. </w:t>
      </w:r>
      <w:r w:rsidR="00BD3518">
        <w:t>Nevertheless, both Section.5 and non-Section 5 places showed evidence of Black exceptionalism.</w:t>
      </w:r>
      <w:r w:rsidR="00D97915" w:rsidRPr="009D7619">
        <w:t xml:space="preserve"> </w:t>
      </w:r>
      <w:r w:rsidR="00BD3518">
        <w:t>In Section 5 places, annexations reduced Black populations shares but not non-Black population shares pre-</w:t>
      </w:r>
      <w:r w:rsidR="00BD3518" w:rsidRPr="009D7619">
        <w:rPr>
          <w:i/>
          <w:iCs/>
        </w:rPr>
        <w:t>Shelby</w:t>
      </w:r>
      <w:r w:rsidR="00BD3518">
        <w:t xml:space="preserve">, whereas </w:t>
      </w:r>
      <w:r w:rsidR="00D97915" w:rsidRPr="009D7619">
        <w:t xml:space="preserve">in non-Section 5 </w:t>
      </w:r>
      <w:r w:rsidR="00BD3518">
        <w:t>place</w:t>
      </w:r>
      <w:r w:rsidR="00D97915" w:rsidRPr="009D7619">
        <w:t>s</w:t>
      </w:r>
      <w:r w:rsidR="000C646D">
        <w:t xml:space="preserve">, </w:t>
      </w:r>
      <w:r w:rsidR="00D97915" w:rsidRPr="009D7619">
        <w:t>post-</w:t>
      </w:r>
      <w:r w:rsidR="00D97915" w:rsidRPr="000C646D">
        <w:rPr>
          <w:i/>
          <w:iCs/>
        </w:rPr>
        <w:t>Shelby</w:t>
      </w:r>
      <w:r w:rsidR="00D97915" w:rsidRPr="009D7619">
        <w:t xml:space="preserve"> annexations </w:t>
      </w:r>
      <w:r w:rsidR="000C646D">
        <w:t>became</w:t>
      </w:r>
      <w:r w:rsidR="00D97915" w:rsidRPr="009D7619">
        <w:t xml:space="preserve"> more </w:t>
      </w:r>
      <w:r w:rsidR="000C646D" w:rsidRPr="000C646D">
        <w:t>favorable</w:t>
      </w:r>
      <w:r w:rsidR="00D97915" w:rsidRPr="009D7619">
        <w:t xml:space="preserve"> </w:t>
      </w:r>
      <w:r w:rsidR="000C646D">
        <w:t>t</w:t>
      </w:r>
      <w:r w:rsidR="00D97915" w:rsidRPr="009D7619">
        <w:t>o non-Black minorit</w:t>
      </w:r>
      <w:r w:rsidR="00BD3518">
        <w:t>y residents but not towards Black residents</w:t>
      </w:r>
      <w:r>
        <w:t>. These findings suggest that in the post-</w:t>
      </w:r>
      <w:r w:rsidRPr="001C7B80">
        <w:rPr>
          <w:i/>
          <w:iCs/>
        </w:rPr>
        <w:t>Shelby</w:t>
      </w:r>
      <w:r>
        <w:t xml:space="preserve"> period, places have not reverted to using annexations to dilute minority populations</w:t>
      </w:r>
      <w:r w:rsidR="00C47105">
        <w:t xml:space="preserve"> and may have even stopped this practice.</w:t>
      </w:r>
      <w:r>
        <w:t xml:space="preserve"> However, there is not enough evidence to conclude that Section 5 of the VRA </w:t>
      </w:r>
      <w:r w:rsidR="004C496C">
        <w:t>was</w:t>
      </w:r>
      <w:r w:rsidR="004C496C">
        <w:t xml:space="preserve"> </w:t>
      </w:r>
      <w:r>
        <w:t xml:space="preserve">no longer necessary at the time of its invalidation. Indeed, even when these annexations were theoretically not supposed to take place during when Section 5 was still in effect, Section 5 </w:t>
      </w:r>
      <w:r w:rsidR="004C496C">
        <w:t>did not seem</w:t>
      </w:r>
      <w:r>
        <w:t xml:space="preserve"> effective at preventing their occurrence. </w:t>
      </w:r>
    </w:p>
    <w:p w14:paraId="2A0D6B88" w14:textId="1702C182" w:rsidR="008D3F8E" w:rsidRDefault="00382569" w:rsidP="009D7619">
      <w:pPr>
        <w:spacing w:line="480" w:lineRule="auto"/>
        <w:ind w:firstLine="720"/>
      </w:pPr>
      <w:r>
        <w:t>M</w:t>
      </w:r>
      <w:r w:rsidR="008D3F8E">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rsidR="008D3F8E">
        <w:t xml:space="preserve">. Further analysis (not shown) shows that the racial composition of blocks at the fringe became less White over time and less Black after </w:t>
      </w:r>
      <w:r w:rsidR="008D3F8E" w:rsidRPr="005B0845">
        <w:rPr>
          <w:i/>
          <w:iCs/>
        </w:rPr>
        <w:t>Shelby</w:t>
      </w:r>
      <w:r w:rsidR="008D3F8E">
        <w:t>, but experienced significant and substantial increases in the non-Black minority population share. These trends may explain why annexations post-</w:t>
      </w:r>
      <w:r w:rsidR="008D3F8E" w:rsidRPr="009573A8">
        <w:rPr>
          <w:i/>
          <w:iCs/>
        </w:rPr>
        <w:t>Shelby</w:t>
      </w:r>
      <w:r w:rsidR="008D3F8E">
        <w:t xml:space="preserve"> increase non-Black minority population shares but not Black or White </w:t>
      </w:r>
      <w:r w:rsidR="008D3F8E">
        <w:lastRenderedPageBreak/>
        <w:t>shares</w:t>
      </w:r>
      <w:r w:rsidR="00FE1C67">
        <w:t>, but it is still puzzling why these trends differ between covered and uncovered municipalities.</w:t>
      </w:r>
      <w:r w:rsidR="008D3F8E">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Appendix shows estimated effect sizes by whether the period was 2000-2007 or post-</w:t>
      </w:r>
      <w:r w:rsidR="008D3F8E" w:rsidRPr="004B7274">
        <w:rPr>
          <w:i/>
          <w:iCs/>
        </w:rPr>
        <w:t>Shelby</w:t>
      </w:r>
      <w:r w:rsidR="008D3F8E">
        <w:t xml:space="preserve">, Section 5 coverage, and annexation. Results from these models show that these findings are not unique to the 2007-2013 and 2014-2020 comparison. </w:t>
      </w:r>
    </w:p>
    <w:p w14:paraId="599C4829" w14:textId="31CE0F19" w:rsidR="008D3F8E" w:rsidRDefault="008D3F8E" w:rsidP="009D7619">
      <w:pPr>
        <w:spacing w:line="480" w:lineRule="auto"/>
        <w:ind w:firstLine="720"/>
      </w:pPr>
      <w:r>
        <w:t>Second, places’ annexation patterns may merely reflect their desire to increase their socioeconomic status, rather than being racially motivated.</w:t>
      </w:r>
      <w:r w:rsidR="000C0710">
        <w:rPr>
          <w:rStyle w:val="EndnoteReference"/>
        </w:rPr>
        <w:endnoteReference w:id="20"/>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that results discussed above merely reflect preferences for annexing higher socioeconomic status residents, since annexation does not consistently result in higher median incomes and lower poverty. Third, using binary measures of population dilution after annexation (&gt;0% or &gt; 0.5% reduction in the share of White, Black, or non-Black minority residents), I also find similar results that these decreased in probability after </w:t>
      </w:r>
      <w:r w:rsidRPr="00DD11BF">
        <w:rPr>
          <w:i/>
          <w:iCs/>
        </w:rPr>
        <w:t>Shelby</w:t>
      </w:r>
      <w:r>
        <w:t>. Finally, using the sub-sample of annexations validated against the BAS does not change the main results.</w:t>
      </w:r>
      <w:r>
        <w:rPr>
          <w:rStyle w:val="EndnoteReference"/>
        </w:rPr>
        <w:endnoteReference w:id="21"/>
      </w:r>
      <w:r>
        <w:t xml:space="preserve"> </w:t>
      </w:r>
    </w:p>
    <w:p w14:paraId="70E01916" w14:textId="77777777" w:rsidR="008D3F8E" w:rsidRDefault="008D3F8E" w:rsidP="009D7619">
      <w:pPr>
        <w:spacing w:line="480" w:lineRule="auto"/>
      </w:pPr>
    </w:p>
    <w:p w14:paraId="4F4002F8" w14:textId="16028509" w:rsidR="008D3F8E" w:rsidRPr="009D7619" w:rsidRDefault="008D3F8E" w:rsidP="009D7619">
      <w:pPr>
        <w:spacing w:line="480" w:lineRule="auto"/>
        <w:rPr>
          <w:b/>
          <w:bCs/>
        </w:rPr>
      </w:pPr>
      <w:r w:rsidRPr="009D7619">
        <w:rPr>
          <w:b/>
          <w:bCs/>
        </w:rPr>
        <w:t xml:space="preserve">Discussion and Conclusion </w:t>
      </w:r>
    </w:p>
    <w:p w14:paraId="67F4E0B1" w14:textId="077F86E2" w:rsidR="008D3F8E" w:rsidRDefault="008D3F8E" w:rsidP="009D7619">
      <w:pPr>
        <w:spacing w:line="480" w:lineRule="auto"/>
      </w:pPr>
      <w:r w:rsidRPr="00EC34E8">
        <w:rPr>
          <w:i/>
          <w:iCs/>
        </w:rPr>
        <w:t>Shelby v. Holder</w:t>
      </w:r>
      <w:r w:rsidR="009965A8">
        <w:rPr>
          <w:i/>
          <w:iCs/>
        </w:rPr>
        <w:t xml:space="preserve"> </w:t>
      </w:r>
      <w:r>
        <w:t xml:space="preserve">removed a crucial protection against minority voter suppression by releasing Section 5 jurisdictions from seeking federal oversight prior to enacting voting law changes, including changing municipal boundaries. </w:t>
      </w:r>
      <w:r w:rsidR="002C2A64">
        <w:t xml:space="preserve">Despite the widespread belief among legal scholars </w:t>
      </w:r>
      <w:r w:rsidR="002C2A64">
        <w:lastRenderedPageBreak/>
        <w:t xml:space="preserve">and activists that </w:t>
      </w:r>
      <w:r w:rsidR="002C2A64" w:rsidRPr="009D7619">
        <w:rPr>
          <w:i/>
          <w:iCs/>
        </w:rPr>
        <w:t>Shelby</w:t>
      </w:r>
      <w:r w:rsidR="002C2A64">
        <w:t xml:space="preserve"> would exacerbate all forms of minority voter suppression among previously covered jurisdictions, little is known about the extent to which these predictions came true in the case of municipal boundary changes.</w:t>
      </w:r>
      <w:r w:rsidR="00373FB6">
        <w:t xml:space="preserve"> This is partly due to overwhelming interest in laws like strict voter ID and gerrymandering at higher geographic levels of politics and </w:t>
      </w:r>
      <w:r w:rsidR="00E92EB4">
        <w:t xml:space="preserve">less interest in </w:t>
      </w:r>
      <w:r w:rsidR="00373FB6">
        <w:t xml:space="preserve">local politics as a source of racial inequality </w:t>
      </w:r>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r w:rsidR="00373FB6">
        <w:t xml:space="preserve">. </w:t>
      </w:r>
      <w:r>
        <w:t xml:space="preserve">In this paper, I </w:t>
      </w:r>
      <w:r w:rsidR="00373FB6">
        <w:t>focus attention on</w:t>
      </w:r>
      <w:r>
        <w:t xml:space="preserve"> how place boundaries can be leveraged against racial minority group</w:t>
      </w:r>
      <w:r w:rsidR="00C4596D">
        <w:t xml:space="preserve">s through a difference-in-differences analysis of trends before and after </w:t>
      </w:r>
      <w:r w:rsidR="00C4596D" w:rsidRPr="009D7619">
        <w:rPr>
          <w:i/>
          <w:iCs/>
        </w:rPr>
        <w:t>Shelby</w:t>
      </w:r>
      <w:r w:rsidR="00C4596D">
        <w:t>, June 25</w:t>
      </w:r>
      <w:r w:rsidR="00C4596D" w:rsidRPr="009D7619">
        <w:rPr>
          <w:vertAlign w:val="superscript"/>
        </w:rPr>
        <w:t>th</w:t>
      </w:r>
      <w:r w:rsidR="00C4596D">
        <w:t xml:space="preserve">, 2013. My findings are contrary to expectations generated from prior research: First, places that were previously covered by Section 5 are significantly </w:t>
      </w:r>
      <w:r w:rsidR="00C4596D" w:rsidRPr="00A16C23">
        <w:rPr>
          <w:i/>
          <w:iCs/>
        </w:rPr>
        <w:t>less</w:t>
      </w:r>
      <w:r w:rsidR="00C4596D">
        <w:t xml:space="preserve"> likely to conduct annexations after </w:t>
      </w:r>
      <w:r w:rsidR="00C4596D" w:rsidRPr="00A16C23">
        <w:rPr>
          <w:i/>
          <w:iCs/>
        </w:rPr>
        <w:t>Shelby</w:t>
      </w:r>
      <w:r w:rsidR="00C4596D">
        <w:t xml:space="preserve">. Second, I find that prior to </w:t>
      </w:r>
      <w:r w:rsidR="00C4596D" w:rsidRPr="00320CA7">
        <w:rPr>
          <w:i/>
          <w:iCs/>
        </w:rPr>
        <w:t>Shelby</w:t>
      </w:r>
      <w:r w:rsidR="00C4596D">
        <w:t xml:space="preserve">, annexation in Section 5 places was associated with a significantly lower Black population share at the end of an annexation period, but not after </w:t>
      </w:r>
      <w:r w:rsidR="00C4596D" w:rsidRPr="00097038">
        <w:rPr>
          <w:i/>
          <w:iCs/>
        </w:rPr>
        <w:t>Shelby</w:t>
      </w:r>
      <w:r w:rsidR="00C4596D">
        <w:t>. Third, I find that annexations exhibited evidence of Black exceptionalism for Section 5 places pre-</w:t>
      </w:r>
      <w:r w:rsidR="00C4596D" w:rsidRPr="00DC3C44">
        <w:rPr>
          <w:i/>
          <w:iCs/>
        </w:rPr>
        <w:t>Shelby</w:t>
      </w:r>
      <w:r w:rsidR="00C4596D">
        <w:t xml:space="preserve"> and for non-Section 5 places after.</w:t>
      </w:r>
    </w:p>
    <w:p w14:paraId="3C3931C3" w14:textId="31811114" w:rsidR="008D3F8E" w:rsidRDefault="00BC29EC" w:rsidP="009D7619">
      <w:pPr>
        <w:spacing w:line="480" w:lineRule="auto"/>
        <w:ind w:firstLine="720"/>
      </w:pPr>
      <w:r>
        <w:t>The first finding</w:t>
      </w:r>
      <w:r w:rsidR="008D3F8E">
        <w:t xml:space="preserve"> highlight</w:t>
      </w:r>
      <w:r>
        <w:t>s</w:t>
      </w:r>
      <w:r w:rsidR="008D3F8E">
        <w:t xml:space="preserve"> the </w:t>
      </w:r>
      <w:r w:rsidR="0011269F">
        <w:t>ongoing gap in knowledge about the consequences of removing</w:t>
      </w:r>
      <w:r w:rsidR="008D3F8E">
        <w:t xml:space="preserve"> anti-exclusion regulation </w:t>
      </w:r>
      <w:r w:rsidR="006C7747">
        <w:t xml:space="preserve">and the need for more </w:t>
      </w:r>
      <w:r w:rsidR="0011269F">
        <w:t>theory</w:t>
      </w:r>
      <w:r w:rsidR="006C7747">
        <w:t xml:space="preserve"> to help explain these findings</w:t>
      </w:r>
      <w:r w:rsidR="008D3F8E">
        <w:t xml:space="preserve">. </w:t>
      </w:r>
      <w:r w:rsidR="006C7747">
        <w:t>S</w:t>
      </w:r>
      <w:r w:rsidR="00C4596D">
        <w:t xml:space="preserve">ome forms of voter suppression intensified </w:t>
      </w:r>
      <w:r w:rsidR="006C7747">
        <w:t xml:space="preserve">after </w:t>
      </w:r>
      <w:r w:rsidR="006C7747" w:rsidRPr="009D7619">
        <w:rPr>
          <w:i/>
          <w:iCs/>
        </w:rPr>
        <w:t>Shelby</w:t>
      </w:r>
      <w:r w:rsidR="006B5413">
        <w:rPr>
          <w:i/>
          <w:iCs/>
        </w:rPr>
        <w:t xml:space="preserve"> </w:t>
      </w:r>
      <w:r w:rsidR="00125118" w:rsidRPr="009D7619">
        <w:fldChar w:fldCharType="begin"/>
      </w:r>
      <w:r w:rsidR="00125118" w:rsidRPr="009D7619">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9D7619">
        <w:fldChar w:fldCharType="separate"/>
      </w:r>
      <w:r w:rsidR="00125118" w:rsidRPr="009D7619">
        <w:rPr>
          <w:noProof/>
        </w:rPr>
        <w:t>(Feder and Miller</w:t>
      </w:r>
      <w:r w:rsidR="00634993">
        <w:rPr>
          <w:noProof/>
        </w:rPr>
        <w:t>,</w:t>
      </w:r>
      <w:r w:rsidR="00125118" w:rsidRPr="009D7619">
        <w:rPr>
          <w:noProof/>
        </w:rPr>
        <w:t xml:space="preserve"> 2020; Hardy 2020; Herron and Smith</w:t>
      </w:r>
      <w:r w:rsidR="00634993">
        <w:rPr>
          <w:noProof/>
        </w:rPr>
        <w:t>,</w:t>
      </w:r>
      <w:r w:rsidR="00125118" w:rsidRPr="009D7619">
        <w:rPr>
          <w:noProof/>
        </w:rPr>
        <w:t xml:space="preserve"> 2015; King and Smith</w:t>
      </w:r>
      <w:r w:rsidR="00634993">
        <w:rPr>
          <w:noProof/>
        </w:rPr>
        <w:t>,</w:t>
      </w:r>
      <w:r w:rsidR="00125118" w:rsidRPr="009D7619">
        <w:rPr>
          <w:noProof/>
        </w:rPr>
        <w:t xml:space="preserve"> 2016)</w:t>
      </w:r>
      <w:r w:rsidR="00125118" w:rsidRPr="009D7619">
        <w:fldChar w:fldCharType="end"/>
      </w:r>
      <w:r w:rsidR="006C7747">
        <w:t>, providing a rebuttal against the argument that</w:t>
      </w:r>
      <w:r w:rsidR="008D3F8E">
        <w:t xml:space="preserve"> problematic annexation activity decreased after </w:t>
      </w:r>
      <w:r w:rsidR="008D3F8E" w:rsidRPr="004C5562">
        <w:rPr>
          <w:i/>
          <w:iCs/>
        </w:rPr>
        <w:t>Shelby</w:t>
      </w:r>
      <w:r w:rsidR="008D3F8E">
        <w:t xml:space="preserve"> due to a diffusion of voter protection norms. </w:t>
      </w:r>
      <w:r w:rsidR="001E1609">
        <w:t>One possibility is that</w:t>
      </w:r>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8D3F8E" w:rsidRPr="00AA7781">
        <w:rPr>
          <w:i/>
          <w:iCs/>
        </w:rPr>
        <w:t>Shelby</w:t>
      </w:r>
      <w:r w:rsidR="008D3F8E">
        <w:t xml:space="preserve">, places were nevertheless still able to conduct annexations significantly associated with Black population share reductions. After </w:t>
      </w:r>
      <w:r w:rsidR="008D3F8E" w:rsidRPr="00AA7781">
        <w:rPr>
          <w:i/>
          <w:iCs/>
        </w:rPr>
        <w:t>Shelby</w:t>
      </w:r>
      <w:r w:rsidR="008D3F8E">
        <w:t xml:space="preserve">, </w:t>
      </w:r>
      <w:r w:rsidR="00F42D70">
        <w:t>minority-diluting</w:t>
      </w:r>
      <w:r w:rsidR="008D3F8E">
        <w:t xml:space="preserve"> annexations are significantly less likely to </w:t>
      </w:r>
      <w:proofErr w:type="gramStart"/>
      <w:r w:rsidR="008D3F8E">
        <w:lastRenderedPageBreak/>
        <w:t>happen</w:t>
      </w:r>
      <w:proofErr w:type="gramEnd"/>
      <w:r w:rsidR="00F42D70">
        <w:t xml:space="preserve"> </w:t>
      </w:r>
      <w:r w:rsidR="008D3F8E">
        <w:t xml:space="preserve">but the other types of </w:t>
      </w:r>
      <w:r w:rsidR="00F42D70">
        <w:t xml:space="preserve">voter suppression </w:t>
      </w:r>
      <w:r w:rsidR="008D3F8E">
        <w:t xml:space="preserve">practices increased. Future research should further investigate interactions between various types of voter suppression tactics. </w:t>
      </w:r>
    </w:p>
    <w:p w14:paraId="6F082C75" w14:textId="20263BC4" w:rsidR="008D3F8E" w:rsidRDefault="00BC29EC" w:rsidP="009D7619">
      <w:pPr>
        <w:spacing w:line="480" w:lineRule="auto"/>
        <w:ind w:firstLine="720"/>
      </w:pPr>
      <w:r>
        <w:t>The second finding</w:t>
      </w:r>
      <w:r w:rsidR="008D3F8E">
        <w:t xml:space="preserve"> </w:t>
      </w:r>
      <w:r w:rsidR="0011269F">
        <w:t>contribute</w:t>
      </w:r>
      <w:r>
        <w:t>s</w:t>
      </w:r>
      <w:r w:rsidR="0011269F">
        <w:t xml:space="preserve"> novel </w:t>
      </w:r>
      <w:r>
        <w:t>quantitative</w:t>
      </w:r>
      <w:r w:rsidR="0011269F">
        <w:t xml:space="preserve"> evidence to </w:t>
      </w:r>
      <w:r w:rsidR="008D3F8E">
        <w:t xml:space="preserve">discussions about racial exclusion in municipal annexations. Prior research on this area </w:t>
      </w:r>
      <w:r w:rsidR="007C6C1A">
        <w:t xml:space="preserve">has </w:t>
      </w:r>
      <w:r w:rsidR="003C5E37">
        <w:t xml:space="preserve">primarily </w:t>
      </w:r>
      <w:r w:rsidR="007C6C1A">
        <w:t xml:space="preserve">focused on municipal </w:t>
      </w:r>
      <w:proofErr w:type="spellStart"/>
      <w:r w:rsidR="007C6C1A">
        <w:t>underbounding</w:t>
      </w:r>
      <w:proofErr w:type="spellEnd"/>
      <w:r w:rsidR="007C6C1A">
        <w:t xml:space="preserve"> and its consequences for</w:t>
      </w:r>
      <w:r w:rsidR="008D3F8E">
        <w:t xml:space="preserve"> Black and Hispanic communities at the fringe </w:t>
      </w:r>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w:t>
      </w:r>
      <w:r w:rsidR="00474304">
        <w:rPr>
          <w:noProof/>
        </w:rPr>
        <w:t>,</w:t>
      </w:r>
      <w:r w:rsidR="00125118">
        <w:rPr>
          <w:noProof/>
        </w:rPr>
        <w:t xml:space="preserve"> 2004; Lichter et al.</w:t>
      </w:r>
      <w:r w:rsidR="00474304">
        <w:rPr>
          <w:noProof/>
        </w:rPr>
        <w:t>,</w:t>
      </w:r>
      <w:r w:rsidR="00125118">
        <w:rPr>
          <w:noProof/>
        </w:rPr>
        <w:t xml:space="preserve"> 2007; Wilson and Edwards</w:t>
      </w:r>
      <w:r w:rsidR="00474304">
        <w:rPr>
          <w:noProof/>
        </w:rPr>
        <w:t>,</w:t>
      </w:r>
      <w:r w:rsidR="00125118">
        <w:rPr>
          <w:noProof/>
        </w:rPr>
        <w:t xml:space="preserve"> 2014)</w:t>
      </w:r>
      <w:r w:rsidR="00125118">
        <w:fldChar w:fldCharType="end"/>
      </w:r>
      <w:r w:rsidR="008D3F8E">
        <w:t xml:space="preserve">. I show that annexations </w:t>
      </w:r>
      <w:r w:rsidR="003C5E37">
        <w:t xml:space="preserve">across the country </w:t>
      </w:r>
      <w:r w:rsidR="0011269F">
        <w:t>also have</w:t>
      </w:r>
      <w:r w:rsidR="008D3F8E">
        <w:t xml:space="preserve"> impacts on minority populations already living within the place. </w:t>
      </w:r>
      <w:r w:rsidR="007E0D64">
        <w:t>P</w:t>
      </w:r>
      <w:r w:rsidR="008D3F8E" w:rsidRPr="00FA6675">
        <w:t>re-</w:t>
      </w:r>
      <w:r w:rsidR="008D3F8E" w:rsidRPr="00FA6675">
        <w:rPr>
          <w:i/>
          <w:iCs/>
        </w:rPr>
        <w:t>Shelby</w:t>
      </w:r>
      <w:r w:rsidR="008D3F8E" w:rsidRPr="00FA6675">
        <w:t xml:space="preserve"> trends in the relationship between annexations and </w:t>
      </w:r>
      <w:r w:rsidR="008D3F8E">
        <w:t xml:space="preserve">municipal </w:t>
      </w:r>
      <w:r w:rsidR="008D3F8E" w:rsidRPr="00FA6675">
        <w:t xml:space="preserve">racial composition highlight the limited effectiveness of the preclearance requirement when it was in place to prevent the use of annexations to suppress </w:t>
      </w:r>
      <w:r w:rsidR="0011269F">
        <w:t xml:space="preserve">Black and </w:t>
      </w:r>
      <w:r w:rsidR="008D3F8E" w:rsidRPr="00FA6675">
        <w:t xml:space="preserve">minority </w:t>
      </w:r>
      <w:r w:rsidR="0011269F">
        <w:t>population shares in covered and uncovered places respectively</w:t>
      </w:r>
      <w:r w:rsidR="008D3F8E" w:rsidRPr="00FA6675">
        <w:t xml:space="preserve">. </w:t>
      </w:r>
      <w:r w:rsidR="008C5B9A">
        <w:t>U</w:t>
      </w:r>
      <w:r w:rsidR="008D3F8E">
        <w:t xml:space="preserve">nderstanding why </w:t>
      </w:r>
      <w:r w:rsidR="008C5B9A">
        <w:t xml:space="preserve">Sections 4 and 5 </w:t>
      </w:r>
      <w:r w:rsidR="002C28F0">
        <w:t xml:space="preserve">did not prevent minority-diluting annexations and why these annexations </w:t>
      </w:r>
      <w:r w:rsidR="0011269F">
        <w:t xml:space="preserve">in fact </w:t>
      </w:r>
      <w:r w:rsidR="002C28F0">
        <w:t xml:space="preserve">decreased after </w:t>
      </w:r>
      <w:r w:rsidR="002C28F0" w:rsidRPr="009D7619">
        <w:rPr>
          <w:i/>
          <w:iCs/>
        </w:rPr>
        <w:t>Shelby</w:t>
      </w:r>
      <w:r w:rsidR="003C5E37" w:rsidRPr="009D7619">
        <w:t xml:space="preserve">—for </w:t>
      </w:r>
      <w:proofErr w:type="gramStart"/>
      <w:r w:rsidR="003C5E37" w:rsidRPr="009D7619">
        <w:t>all  places</w:t>
      </w:r>
      <w:proofErr w:type="gramEnd"/>
      <w:r w:rsidR="003C5E37" w:rsidRPr="009D7619">
        <w:t>, whether covered or not—allows</w:t>
      </w:r>
      <w:r w:rsidR="003C5E37">
        <w:rPr>
          <w:i/>
          <w:iCs/>
        </w:rPr>
        <w:t xml:space="preserve"> </w:t>
      </w:r>
      <w:r w:rsidR="008D3F8E" w:rsidRPr="00FA6675">
        <w:t>us to be more vigilant about the precise strengths and weakness</w:t>
      </w:r>
      <w:r>
        <w:t>es</w:t>
      </w:r>
      <w:r w:rsidR="00BE03E6">
        <w:t xml:space="preserve"> of</w:t>
      </w:r>
      <w:r w:rsidR="008D3F8E" w:rsidRPr="00FA6675">
        <w:t xml:space="preserve"> </w:t>
      </w:r>
      <w:r w:rsidR="0011269F">
        <w:t>legislation</w:t>
      </w:r>
      <w:r w:rsidR="008D3F8E" w:rsidRPr="00FA6675">
        <w:t xml:space="preserve"> to prevent racial exclusion</w:t>
      </w:r>
      <w:r w:rsidR="005D6DFA">
        <w:t xml:space="preserve"> in municipal annexations</w:t>
      </w:r>
      <w:r w:rsidR="008D3F8E" w:rsidRPr="00FA6675">
        <w:t xml:space="preserve">. </w:t>
      </w:r>
    </w:p>
    <w:p w14:paraId="650E0678" w14:textId="06166413" w:rsidR="00FA6675" w:rsidRDefault="008D3F8E" w:rsidP="009D7619">
      <w:pPr>
        <w:spacing w:line="480" w:lineRule="auto"/>
        <w:ind w:firstLine="720"/>
      </w:pPr>
      <w:r w:rsidRPr="00FA6675">
        <w:t xml:space="preserve">This is of particular concern because Congress is currently considering legislation modeled after </w:t>
      </w:r>
      <w:r w:rsidR="00FA4ED4">
        <w:t xml:space="preserve">Sections 4 and </w:t>
      </w:r>
      <w:r w:rsidRPr="00FA6675">
        <w:t>5</w:t>
      </w:r>
      <w:r w:rsidR="00FA4ED4">
        <w:t xml:space="preserve"> of the 1965 VRA</w:t>
      </w:r>
      <w:r>
        <w:t xml:space="preserve">. </w:t>
      </w:r>
      <w:r w:rsidRPr="00FA6675">
        <w:t xml:space="preserve">Called the John Lewis Voting Rights Advancement Act (JLVRAA), </w:t>
      </w:r>
      <w:r>
        <w:t>t</w:t>
      </w:r>
      <w:r w:rsidRPr="00FA6675">
        <w:t xml:space="preserve">he proposed legislation </w:t>
      </w:r>
      <w:r w:rsidR="00FA4ED4">
        <w:t>takes after Section 4 and sets a</w:t>
      </w:r>
      <w:r w:rsidRPr="00FA6675">
        <w:t xml:space="preserve"> specific formula for determining preclearance.</w:t>
      </w:r>
      <w:r>
        <w:t xml:space="preserve"> </w:t>
      </w:r>
      <w:r w:rsidR="00FA4ED4">
        <w:t>Under</w:t>
      </w:r>
      <w:r w:rsidRPr="00FA6675">
        <w:t xml:space="preserve"> the JLVRAA, a</w:t>
      </w:r>
      <w:r w:rsidR="00FA4ED4">
        <w:t xml:space="preserve"> </w:t>
      </w:r>
      <w:r>
        <w:t>municipality</w:t>
      </w:r>
      <w:r w:rsidRPr="00FA6675">
        <w:t xml:space="preserve"> conducting an annexation would be subject to preclearance if 1) the voting age population share of a given minority group would decrease by more than 3% </w:t>
      </w:r>
      <w:proofErr w:type="gramStart"/>
      <w:r w:rsidRPr="00FA6675">
        <w:t>as a result of</w:t>
      </w:r>
      <w:proofErr w:type="gramEnd"/>
      <w:r w:rsidRPr="00FA6675">
        <w:t xml:space="preserve"> the annexation and 2) at least two separate minority groups in the jurisdiction </w:t>
      </w:r>
      <w:r w:rsidRPr="00F05ACB">
        <w:t>each</w:t>
      </w:r>
      <w:r w:rsidRPr="00FA6675">
        <w:t xml:space="preserve"> comprises at least 20% of the voting age population.</w:t>
      </w:r>
      <w:r w:rsidR="00EA45B5">
        <w:rPr>
          <w:rStyle w:val="EndnoteReference"/>
        </w:rPr>
        <w:endnoteReference w:id="22"/>
      </w:r>
      <w:r>
        <w:t xml:space="preserve"> Only 0.87</w:t>
      </w:r>
      <w:r w:rsidRPr="00FA6675">
        <w:t>% of the place-period observations</w:t>
      </w:r>
      <w:r>
        <w:t xml:space="preserve"> </w:t>
      </w:r>
      <w:r w:rsidR="00F33451">
        <w:t>in my analytical s</w:t>
      </w:r>
      <w:r w:rsidR="0098157A">
        <w:t xml:space="preserve">ample </w:t>
      </w:r>
      <w:r w:rsidRPr="00FA6675">
        <w:t>fulfill the latter criteria</w:t>
      </w:r>
      <w:r w:rsidR="00FA4ED4">
        <w:t xml:space="preserve"> and</w:t>
      </w:r>
      <w:r>
        <w:t xml:space="preserve"> only 1 out of 4,444 observed annexations would fall under this preclearance </w:t>
      </w:r>
      <w:r>
        <w:lastRenderedPageBreak/>
        <w:t>requirement.</w:t>
      </w:r>
      <w:r>
        <w:rPr>
          <w:rStyle w:val="EndnoteReference"/>
        </w:rPr>
        <w:endnoteReference w:id="23"/>
      </w:r>
      <w:r>
        <w:t xml:space="preserve"> </w:t>
      </w:r>
      <w:r w:rsidR="00D140CA">
        <w:t xml:space="preserve">In addition to only applying to a very small handful of </w:t>
      </w:r>
      <w:r w:rsidR="007C5787">
        <w:t>jurisdictions</w:t>
      </w:r>
      <w:r w:rsidR="00542ABC">
        <w:t xml:space="preserve">, </w:t>
      </w:r>
      <w:r w:rsidR="009B3AC0">
        <w:t xml:space="preserve">evidence from </w:t>
      </w:r>
      <w:r w:rsidR="00FA4ED4">
        <w:t>my</w:t>
      </w:r>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7FBC9350" w:rsidR="00FA22CA" w:rsidRDefault="0095526F" w:rsidP="009D7619">
      <w:pPr>
        <w:spacing w:line="480" w:lineRule="auto"/>
        <w:ind w:firstLine="720"/>
      </w:pPr>
      <w:r>
        <w:t xml:space="preserve">Finally, I find </w:t>
      </w:r>
      <w:r w:rsidR="006E3367">
        <w:t>some</w:t>
      </w:r>
      <w:r>
        <w:t xml:space="preserve"> evidence for different annexation trends between Black and non-Black minority re</w:t>
      </w:r>
      <w:r w:rsidR="00AC39BA">
        <w:t>sidents</w:t>
      </w:r>
      <w:r w:rsidR="00715900">
        <w:t xml:space="preserve">, but the findings do not align exactly with expectations from </w:t>
      </w:r>
      <w:r w:rsidR="006E3367">
        <w:t>the literature on Black exceptionalism</w:t>
      </w:r>
      <w:r w:rsidR="00AC39BA">
        <w:t>. In Section 5 cities</w:t>
      </w:r>
      <w:r w:rsidR="00267EA4">
        <w:t xml:space="preserve">, annexations prior to </w:t>
      </w:r>
      <w:r w:rsidR="00267EA4" w:rsidRPr="00B765AF">
        <w:rPr>
          <w:i/>
          <w:iCs/>
        </w:rPr>
        <w:t>Shelb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w:t>
      </w:r>
      <w:r w:rsidR="005E45BD">
        <w:rPr>
          <w:noProof/>
        </w:rPr>
        <w:t>,</w:t>
      </w:r>
      <w:r w:rsidR="00125118">
        <w:rPr>
          <w:noProof/>
        </w:rPr>
        <w:t xml:space="preserve"> 2012; Lee and Bean</w:t>
      </w:r>
      <w:r w:rsidR="005E45BD">
        <w:rPr>
          <w:noProof/>
        </w:rPr>
        <w:t>,</w:t>
      </w:r>
      <w:r w:rsidR="00125118">
        <w:rPr>
          <w:noProof/>
        </w:rPr>
        <w:t xml:space="preserve"> 2004; Parisi</w:t>
      </w:r>
      <w:r w:rsidR="005E45BD">
        <w:rPr>
          <w:noProof/>
        </w:rPr>
        <w:t xml:space="preserve"> et al., </w:t>
      </w:r>
      <w:r w:rsidR="00125118">
        <w:rPr>
          <w:noProof/>
        </w:rPr>
        <w:t>2011)</w:t>
      </w:r>
      <w:r w:rsidR="00125118">
        <w:fldChar w:fldCharType="end"/>
      </w:r>
      <w:r w:rsidR="00C3046D">
        <w:t xml:space="preserve">. </w:t>
      </w:r>
      <w:r w:rsidR="00D43476">
        <w:t xml:space="preserve">However, </w:t>
      </w:r>
      <w:r w:rsidR="0098157A">
        <w:t xml:space="preserve">the results from non-Section 5 places are </w:t>
      </w:r>
      <w:r w:rsidR="00715900">
        <w:t xml:space="preserve">more </w:t>
      </w:r>
      <w:r w:rsidR="0098157A">
        <w:t>perplexing. Pre-</w:t>
      </w:r>
      <w:r w:rsidR="0098157A" w:rsidRPr="009D7619">
        <w:rPr>
          <w:i/>
          <w:iCs/>
        </w:rPr>
        <w:t>Shelby</w:t>
      </w:r>
      <w:r w:rsidR="0098157A">
        <w:t xml:space="preserve">, annexations </w:t>
      </w:r>
      <w:r w:rsidR="005B327D">
        <w:t>a</w:t>
      </w:r>
      <w:r w:rsidR="0098157A">
        <w:t>re more unfavorable towards non-Black minority residents than towards Black residents,</w:t>
      </w:r>
      <w:r w:rsidR="00C70065">
        <w:t xml:space="preserve"> which could theoretically be explained by lower levels of anti-Blackness in these places</w:t>
      </w:r>
      <w:r w:rsidR="00FB1639">
        <w:t xml:space="preserve"> that did not</w:t>
      </w:r>
      <w:r w:rsidR="00C70065">
        <w:t xml:space="preserve"> meet</w:t>
      </w:r>
      <w:r w:rsidR="00FB1639">
        <w:t xml:space="preserve"> </w:t>
      </w:r>
      <w:r w:rsidR="00C70065">
        <w:t xml:space="preserve">the criteria for Section 5 coverage. </w:t>
      </w:r>
      <w:r w:rsidR="008B7908">
        <w:t xml:space="preserve">However, </w:t>
      </w:r>
      <w:r w:rsidR="00C53128">
        <w:t xml:space="preserve">given other research suggesting that anti-minority resentment tends to be directed towards Black people </w:t>
      </w:r>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r w:rsidR="00AC75C2">
        <w:t xml:space="preserve">, it is less clear why trends would therefore be </w:t>
      </w:r>
      <w:r w:rsidR="00FB1639">
        <w:t xml:space="preserve">more </w:t>
      </w:r>
      <w:r w:rsidR="00AC75C2">
        <w:t>unfavorable towards other non-Black minority residents</w:t>
      </w:r>
      <w:r w:rsidR="00C53128">
        <w:t>.</w:t>
      </w:r>
      <w:r w:rsidR="00A03AD5">
        <w:t xml:space="preserve"> Then, </w:t>
      </w:r>
      <w:r w:rsidR="00FB1639">
        <w:t xml:space="preserve">in a reversal, </w:t>
      </w:r>
      <w:r w:rsidR="0098157A">
        <w:t>post-</w:t>
      </w:r>
      <w:r w:rsidR="0098157A" w:rsidRPr="009D7619">
        <w:rPr>
          <w:i/>
          <w:iCs/>
        </w:rPr>
        <w:t>Shelby</w:t>
      </w:r>
      <w:r w:rsidR="0098157A">
        <w:t xml:space="preserve"> annexations </w:t>
      </w:r>
      <w:r w:rsidR="005B327D">
        <w:t>a</w:t>
      </w:r>
      <w:r w:rsidR="0098157A">
        <w:t>re more favorable towards non-Black minority residents</w:t>
      </w:r>
      <w:r w:rsidR="0060396F">
        <w:t xml:space="preserve"> in these places</w:t>
      </w:r>
      <w:r w:rsidR="00540E9A">
        <w:t>.</w:t>
      </w:r>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r w:rsidR="00214118">
        <w:t xml:space="preserve"> and explain </w:t>
      </w:r>
      <w:r w:rsidR="007F6AE9">
        <w:t xml:space="preserve">these </w:t>
      </w:r>
      <w:r w:rsidR="00214118">
        <w:t xml:space="preserve">differences between Section 5 and non-Section 5 places. </w:t>
      </w:r>
    </w:p>
    <w:p w14:paraId="069D2CBF" w14:textId="4E25809D" w:rsidR="002616DB" w:rsidRDefault="008E5DE4" w:rsidP="009D7619">
      <w:pPr>
        <w:spacing w:line="480" w:lineRule="auto"/>
        <w:ind w:firstLine="720"/>
      </w:pPr>
      <w:r>
        <w:lastRenderedPageBreak/>
        <w:t xml:space="preserve">There are a few important limitations </w:t>
      </w:r>
      <w:r w:rsidR="008071F7">
        <w:t>that provide fruitful avenues for further research</w:t>
      </w:r>
      <w:r>
        <w:t xml:space="preserve">. First, </w:t>
      </w:r>
      <w:r w:rsidR="000819F7">
        <w:t>there could 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D47414" w:rsidRPr="00D47414">
        <w:rPr>
          <w:i/>
          <w:iCs/>
        </w:rPr>
        <w:t>Shelb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957B0F" w:rsidRPr="00957B0F">
        <w:rPr>
          <w:i/>
          <w:iCs/>
        </w:rPr>
        <w:t>Shelby</w:t>
      </w:r>
      <w:r w:rsidR="000341E5">
        <w:t xml:space="preserve"> </w:t>
      </w:r>
      <w:r w:rsidR="00157416">
        <w:t xml:space="preserve">would yield different results. </w:t>
      </w:r>
      <w:r w:rsidR="0005389C">
        <w:t xml:space="preserve"> </w:t>
      </w:r>
    </w:p>
    <w:p w14:paraId="108F63F4" w14:textId="0D3EF1E7" w:rsidR="008E5DE4" w:rsidRDefault="000D0991" w:rsidP="009D7619">
      <w:pPr>
        <w:spacing w:line="48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Owens and Gillespie</w:t>
      </w:r>
      <w:r w:rsidR="00D22BF5">
        <w:rPr>
          <w:noProof/>
        </w:rPr>
        <w:t>,</w:t>
      </w:r>
      <w:r w:rsidR="00125118">
        <w:rPr>
          <w:noProof/>
        </w:rPr>
        <w:t xml:space="preserv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r w:rsidR="00521F71">
        <w:rPr>
          <w:rStyle w:val="EndnoteReference"/>
        </w:rPr>
        <w:endnoteReference w:id="24"/>
      </w:r>
      <w:r w:rsidR="00AA7781">
        <w:t xml:space="preserve"> </w:t>
      </w:r>
      <w:r w:rsidR="008E7797">
        <w:t xml:space="preserve">Relatedly, my analysis does not address whether </w:t>
      </w:r>
      <w:r w:rsidR="00521F71">
        <w:t>residents</w:t>
      </w:r>
      <w:r w:rsidR="008E7797">
        <w:t xml:space="preserve"> at </w:t>
      </w:r>
      <w:r w:rsidR="00521F71">
        <w:t xml:space="preserve">municipal </w:t>
      </w:r>
      <w:r w:rsidR="008E7797">
        <w:t>fringes wish to be annexed or 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lastRenderedPageBreak/>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r w:rsidR="006C72CD">
        <w:t>Lastly, while racial composition is one way of</w:t>
      </w:r>
      <w:r w:rsidR="00F43226">
        <w:t xml:space="preserve"> understanding the consequences of annexation for minority groups, </w:t>
      </w:r>
      <w:r w:rsidR="00E20EDC">
        <w:t xml:space="preserve">I </w:t>
      </w:r>
      <w:r w:rsidR="00021383">
        <w:t xml:space="preserve">am not able to analyze </w:t>
      </w:r>
      <w:r w:rsidR="00E20EDC">
        <w:t>local electoral outcomes</w:t>
      </w:r>
      <w:r w:rsidR="00ED0376">
        <w:t xml:space="preserve"> for all 15,000 places represented in this study</w:t>
      </w:r>
      <w:r w:rsidR="00E20EDC">
        <w:t xml:space="preserve"> to assess whether </w:t>
      </w:r>
      <w:r w:rsidR="00ED0376">
        <w:t xml:space="preserve">the </w:t>
      </w:r>
      <w:r w:rsidR="00021383">
        <w:t xml:space="preserve">population composition </w:t>
      </w:r>
      <w:r w:rsidR="00ED0376">
        <w:t xml:space="preserve">trends I identified </w:t>
      </w:r>
      <w:r w:rsidR="00021383">
        <w:t>translate into tangible political 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081C2515" w:rsidR="00D548AF" w:rsidRDefault="009F1DF4" w:rsidP="00CF7C95">
      <w:pPr>
        <w:spacing w:line="480" w:lineRule="auto"/>
        <w:contextualSpacing/>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w:t>
      </w:r>
      <w:r w:rsidR="00953FF3">
        <w:rPr>
          <w:noProof/>
        </w:rPr>
        <w:t>,</w:t>
      </w:r>
      <w:r w:rsidR="00125118">
        <w:rPr>
          <w:noProof/>
        </w:rPr>
        <w:t xml:space="preserve"> 2021; Vargas et al.</w:t>
      </w:r>
      <w:r w:rsidR="00953FF3">
        <w:rPr>
          <w:noProof/>
        </w:rPr>
        <w:t>,</w:t>
      </w:r>
      <w:r w:rsidR="00125118">
        <w:rPr>
          <w:noProof/>
        </w:rPr>
        <w:t xml:space="preserve"> 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r w:rsidR="00FF7869">
        <w:t>we</w:t>
      </w:r>
      <w:r w:rsidR="00FF7869">
        <w:t xml:space="preserve"> </w:t>
      </w:r>
      <w:r w:rsidR="009A3BC9">
        <w:t xml:space="preserve">should nevertheless continue to monitor </w:t>
      </w:r>
      <w:r w:rsidR="00410954">
        <w:t>municipal</w:t>
      </w:r>
      <w:r w:rsidR="00A35D68">
        <w:t xml:space="preserve"> boundary changes </w:t>
      </w:r>
      <w:r w:rsidR="009A3BC9">
        <w:t xml:space="preserve">after the </w:t>
      </w:r>
      <w:r w:rsidR="009A3BC9" w:rsidRPr="00A67004">
        <w:rPr>
          <w:i/>
          <w:iCs/>
        </w:rPr>
        <w:t>Shelby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w:t>
      </w:r>
      <w:r w:rsidR="009A1DC6">
        <w:rPr>
          <w:noProof/>
        </w:rPr>
        <w:t>,</w:t>
      </w:r>
      <w:r w:rsidR="00125118">
        <w:rPr>
          <w:noProof/>
        </w:rPr>
        <w:t xml:space="preserve"> 2021; Lichter</w:t>
      </w:r>
      <w:r w:rsidR="009A1DC6">
        <w:rPr>
          <w:noProof/>
        </w:rPr>
        <w:t xml:space="preserve"> et al.,</w:t>
      </w:r>
      <w:r w:rsidR="00125118">
        <w:rPr>
          <w:noProof/>
        </w:rPr>
        <w:t xml:space="preserve">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101D97AE" w14:textId="77777777" w:rsidR="00A81B0E" w:rsidRDefault="00A81B0E" w:rsidP="009D7619">
      <w:pPr>
        <w:spacing w:line="480" w:lineRule="auto"/>
        <w:contextualSpacing/>
      </w:pPr>
    </w:p>
    <w:p w14:paraId="66CF1A0E" w14:textId="3157BF0D" w:rsidR="00D548AF" w:rsidRPr="009D7619" w:rsidRDefault="000C0710" w:rsidP="009D7619">
      <w:pPr>
        <w:spacing w:line="480" w:lineRule="auto"/>
        <w:contextualSpacing/>
        <w:rPr>
          <w:b/>
          <w:bCs/>
        </w:rPr>
      </w:pPr>
      <w:r w:rsidRPr="009D7619">
        <w:rPr>
          <w:b/>
          <w:bCs/>
          <w:i/>
          <w:iCs/>
        </w:rPr>
        <w:lastRenderedPageBreak/>
        <w:t>Corresponding author:</w:t>
      </w:r>
      <w:r>
        <w:rPr>
          <w:b/>
          <w:bCs/>
        </w:rPr>
        <w:t xml:space="preserve"> </w:t>
      </w:r>
      <w:r w:rsidR="00D548AF" w:rsidRPr="001228EE">
        <w:t xml:space="preserve">Iris H. Zhang, Department of Sociology, 450 Jane Stanford Way, Bldg. 120, Stanford, CA 94305; e-mail: </w:t>
      </w:r>
      <w:hyperlink r:id="rId8" w:history="1">
        <w:r w:rsidR="00D548AF" w:rsidRPr="001228EE">
          <w:rPr>
            <w:rStyle w:val="Hyperlink"/>
          </w:rPr>
          <w:t>ihzhang@sta</w:t>
        </w:r>
        <w:r w:rsidR="00D548AF" w:rsidRPr="001228EE">
          <w:rPr>
            <w:rStyle w:val="Hyperlink"/>
          </w:rPr>
          <w:t>n</w:t>
        </w:r>
        <w:r w:rsidR="00D548AF" w:rsidRPr="001228EE">
          <w:rPr>
            <w:rStyle w:val="Hyperlink"/>
          </w:rPr>
          <w:t>ford.edu</w:t>
        </w:r>
      </w:hyperlink>
      <w:r w:rsidR="00710024">
        <w:t xml:space="preserve">. </w:t>
      </w:r>
    </w:p>
    <w:p w14:paraId="5E015008" w14:textId="77777777" w:rsidR="00E8766D" w:rsidRDefault="00E8766D" w:rsidP="0055170B">
      <w:pPr>
        <w:spacing w:line="360" w:lineRule="auto"/>
        <w:contextualSpacing/>
      </w:pPr>
    </w:p>
    <w:p w14:paraId="2BAC6478" w14:textId="5D180030" w:rsidR="00A81B0E" w:rsidRDefault="00A81B0E" w:rsidP="00696250">
      <w:pPr>
        <w:spacing w:line="360" w:lineRule="auto"/>
        <w:ind w:firstLine="720"/>
      </w:pPr>
    </w:p>
    <w:p w14:paraId="7CCC0CFF" w14:textId="421716D7" w:rsidR="00A81B0E" w:rsidRDefault="00A81B0E" w:rsidP="00696250">
      <w:pPr>
        <w:spacing w:line="360" w:lineRule="auto"/>
        <w:ind w:firstLine="720"/>
      </w:pPr>
    </w:p>
    <w:p w14:paraId="0AD40AEE" w14:textId="77777777" w:rsidR="00A81B0E" w:rsidRDefault="00A81B0E" w:rsidP="00696250">
      <w:pPr>
        <w:spacing w:line="360" w:lineRule="auto"/>
        <w:ind w:firstLine="720"/>
      </w:pPr>
    </w:p>
    <w:p w14:paraId="51224B87" w14:textId="10BB3B6B" w:rsidR="00696250" w:rsidRPr="009D7619" w:rsidRDefault="009C1F42" w:rsidP="0055170B">
      <w:pPr>
        <w:spacing w:line="360" w:lineRule="auto"/>
        <w:contextualSpacing/>
        <w:rPr>
          <w:b/>
          <w:bCs/>
        </w:rPr>
      </w:pPr>
      <w:r w:rsidRPr="009D7619">
        <w:rPr>
          <w:b/>
          <w:bCs/>
        </w:rPr>
        <w:t>TABLES</w:t>
      </w:r>
    </w:p>
    <w:p w14:paraId="1F4F6576" w14:textId="77777777" w:rsidR="00834430" w:rsidRDefault="00834430" w:rsidP="00834430">
      <w:pPr>
        <w:spacing w:line="360" w:lineRule="auto"/>
        <w:rPr>
          <w:b/>
          <w:bCs/>
        </w:rPr>
      </w:pPr>
    </w:p>
    <w:p w14:paraId="42E1CE5A" w14:textId="2CDC6D07" w:rsidR="00834430" w:rsidRDefault="00834430" w:rsidP="00834430">
      <w:pPr>
        <w:spacing w:line="360" w:lineRule="auto"/>
        <w:rPr>
          <w:b/>
          <w:bCs/>
        </w:rPr>
      </w:pPr>
      <w:r w:rsidRPr="00B128FC">
        <w:rPr>
          <w:b/>
          <w:bCs/>
        </w:rPr>
        <w:t>Table 1. Comparison of Author’s Identification of Annexations and Official Records in the 2000-2021 Boundary and Annexation Surveys (BAS)</w:t>
      </w:r>
    </w:p>
    <w:p w14:paraId="6BB62F14" w14:textId="77777777" w:rsidR="00834430" w:rsidRPr="00B128FC" w:rsidRDefault="00834430" w:rsidP="00834430">
      <w:pPr>
        <w:spacing w:line="360" w:lineRule="auto"/>
        <w:rPr>
          <w:b/>
          <w:bCs/>
        </w:rPr>
      </w:pPr>
    </w:p>
    <w:p w14:paraId="40C1222A" w14:textId="77777777" w:rsidR="00497BC5" w:rsidRDefault="00834430" w:rsidP="00834430">
      <w:pPr>
        <w:spacing w:line="360" w:lineRule="auto"/>
        <w:sectPr w:rsidR="00497BC5">
          <w:footerReference w:type="even" r:id="rId9"/>
          <w:footerReference w:type="default" r:id="rId10"/>
          <w:footnotePr>
            <w:numRestart w:val="eachSect"/>
          </w:footnotePr>
          <w:endnotePr>
            <w:numFmt w:val="decimal"/>
          </w:endnotePr>
          <w:pgSz w:w="12240" w:h="15840"/>
          <w:pgMar w:top="1440" w:right="1440" w:bottom="1440" w:left="1440" w:header="720" w:footer="720" w:gutter="0"/>
          <w:cols w:space="720"/>
          <w:docGrid w:linePitch="360"/>
        </w:sectPr>
      </w:pPr>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400" cy="2870200"/>
                    </a:xfrm>
                    <a:prstGeom prst="rect">
                      <a:avLst/>
                    </a:prstGeom>
                  </pic:spPr>
                </pic:pic>
              </a:graphicData>
            </a:graphic>
          </wp:inline>
        </w:drawing>
      </w:r>
    </w:p>
    <w:p w14:paraId="095A67FF" w14:textId="77777777" w:rsidR="00497BC5" w:rsidRDefault="00497BC5" w:rsidP="00497BC5">
      <w:pPr>
        <w:spacing w:line="360" w:lineRule="auto"/>
        <w:rPr>
          <w:b/>
          <w:bCs/>
        </w:rPr>
      </w:pPr>
      <w:r w:rsidRPr="00382234">
        <w:rPr>
          <w:b/>
          <w:bCs/>
        </w:rPr>
        <w:lastRenderedPageBreak/>
        <w:t>Table 2. Descriptive Statistics for Analytical Sample</w:t>
      </w:r>
    </w:p>
    <w:p w14:paraId="6C546465" w14:textId="77777777" w:rsidR="00497BC5" w:rsidRDefault="00497BC5" w:rsidP="00497BC5">
      <w:pPr>
        <w:spacing w:line="360" w:lineRule="auto"/>
        <w:rPr>
          <w:b/>
          <w:bCs/>
        </w:rPr>
      </w:pPr>
    </w:p>
    <w:p w14:paraId="7C9C70D2" w14:textId="77777777" w:rsidR="00497BC5" w:rsidRDefault="00497BC5" w:rsidP="00497BC5">
      <w:pPr>
        <w:spacing w:line="360" w:lineRule="auto"/>
        <w:rPr>
          <w:i/>
          <w:iCs/>
        </w:rPr>
      </w:pPr>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41670"/>
                    </a:xfrm>
                    <a:prstGeom prst="rect">
                      <a:avLst/>
                    </a:prstGeom>
                  </pic:spPr>
                </pic:pic>
              </a:graphicData>
            </a:graphic>
          </wp:inline>
        </w:drawing>
      </w:r>
    </w:p>
    <w:p w14:paraId="5C75019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b/>
          <w:bCs/>
        </w:rPr>
      </w:pPr>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p>
    <w:p w14:paraId="2FDD56C5" w14:textId="77777777" w:rsidR="00937BC0" w:rsidRPr="00382234" w:rsidRDefault="00937BC0" w:rsidP="00497BC5">
      <w:pPr>
        <w:spacing w:line="360" w:lineRule="auto"/>
        <w:rPr>
          <w:b/>
          <w:bCs/>
        </w:rPr>
      </w:pPr>
    </w:p>
    <w:p w14:paraId="122D96D5" w14:textId="77777777" w:rsidR="00497BC5" w:rsidRDefault="00497BC5" w:rsidP="00497BC5">
      <w:pPr>
        <w:spacing w:line="360" w:lineRule="auto"/>
      </w:pPr>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004570"/>
                    </a:xfrm>
                    <a:prstGeom prst="rect">
                      <a:avLst/>
                    </a:prstGeom>
                  </pic:spPr>
                </pic:pic>
              </a:graphicData>
            </a:graphic>
          </wp:inline>
        </w:drawing>
      </w:r>
    </w:p>
    <w:p w14:paraId="71E97E7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b/>
          <w:color w:val="000000"/>
        </w:rPr>
      </w:pPr>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p>
    <w:p w14:paraId="3E446586" w14:textId="77777777" w:rsidR="00937BC0" w:rsidRDefault="00937BC0" w:rsidP="00497BC5">
      <w:pPr>
        <w:spacing w:line="360" w:lineRule="auto"/>
        <w:rPr>
          <w:b/>
          <w:color w:val="000000"/>
        </w:rPr>
      </w:pPr>
    </w:p>
    <w:p w14:paraId="0C4A0D02" w14:textId="2D62151A" w:rsidR="00EA43B5" w:rsidRDefault="00497BC5" w:rsidP="00497BC5">
      <w:pPr>
        <w:spacing w:line="360" w:lineRule="auto"/>
        <w:rPr>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1563" cy="4778912"/>
                    </a:xfrm>
                    <a:prstGeom prst="rect">
                      <a:avLst/>
                    </a:prstGeom>
                  </pic:spPr>
                </pic:pic>
              </a:graphicData>
            </a:graphic>
          </wp:inline>
        </w:drawing>
      </w:r>
    </w:p>
    <w:p w14:paraId="3AA2983B" w14:textId="77777777" w:rsidR="00EA43B5" w:rsidRPr="00A85131" w:rsidRDefault="00EA43B5" w:rsidP="00EA43B5">
      <w:pPr>
        <w:spacing w:line="360" w:lineRule="auto"/>
        <w:rPr>
          <w:b/>
          <w:bCs/>
        </w:rPr>
      </w:pPr>
      <w:r w:rsidRPr="00A85131">
        <w:rPr>
          <w:b/>
          <w:bCs/>
        </w:rPr>
        <w:lastRenderedPageBreak/>
        <w:t xml:space="preserve">Table 5. Effect Sizes of Annexation by Section 5 Coverage and Period </w:t>
      </w:r>
    </w:p>
    <w:p w14:paraId="0AB6ED19" w14:textId="77777777" w:rsidR="00EA43B5" w:rsidRDefault="00EA43B5" w:rsidP="00EA43B5">
      <w:pPr>
        <w:spacing w:line="360" w:lineRule="auto"/>
        <w:rPr>
          <w:i/>
          <w:iCs/>
        </w:rPr>
      </w:pPr>
    </w:p>
    <w:p w14:paraId="6B498A5B" w14:textId="77777777" w:rsidR="00EA43B5" w:rsidRDefault="00EA43B5" w:rsidP="00EA43B5">
      <w:pPr>
        <w:spacing w:line="360" w:lineRule="auto"/>
        <w:rPr>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72534" cy="5502794"/>
                    </a:xfrm>
                    <a:prstGeom prst="rect">
                      <a:avLst/>
                    </a:prstGeom>
                  </pic:spPr>
                </pic:pic>
              </a:graphicData>
            </a:graphic>
          </wp:inline>
        </w:drawing>
      </w:r>
    </w:p>
    <w:p w14:paraId="20C0991E" w14:textId="7B873127" w:rsidR="00EA43B5" w:rsidRDefault="00EA43B5" w:rsidP="00EA43B5">
      <w:pPr>
        <w:spacing w:line="360" w:lineRule="auto"/>
        <w:rPr>
          <w:b/>
          <w:bCs/>
        </w:rPr>
      </w:pPr>
      <w:r>
        <w:rPr>
          <w:b/>
          <w:bCs/>
        </w:rPr>
        <w:lastRenderedPageBreak/>
        <w:t xml:space="preserve">FIGURES </w:t>
      </w:r>
    </w:p>
    <w:p w14:paraId="0C75A4ED" w14:textId="77777777" w:rsidR="00937BC0" w:rsidRDefault="00937BC0" w:rsidP="00EA43B5">
      <w:pPr>
        <w:spacing w:line="360" w:lineRule="auto"/>
        <w:rPr>
          <w:b/>
          <w:bCs/>
        </w:rPr>
      </w:pPr>
    </w:p>
    <w:p w14:paraId="17BED098" w14:textId="51B4B1B7" w:rsidR="00EA43B5" w:rsidRDefault="00EA43B5" w:rsidP="00EA43B5">
      <w:pPr>
        <w:spacing w:line="360" w:lineRule="auto"/>
        <w:rPr>
          <w:b/>
          <w:bCs/>
        </w:rPr>
      </w:pPr>
      <w:r w:rsidRPr="00AB5D6D">
        <w:rPr>
          <w:b/>
          <w:bCs/>
        </w:rPr>
        <w:t>Figure 1. Annexations in the City of Atlanta, GA, between 2000-2020</w:t>
      </w:r>
    </w:p>
    <w:p w14:paraId="1C12AD19" w14:textId="77777777" w:rsidR="00937BC0" w:rsidRPr="00382234" w:rsidRDefault="00937BC0" w:rsidP="00EA43B5">
      <w:pPr>
        <w:spacing w:line="360" w:lineRule="auto"/>
        <w:rPr>
          <w:b/>
          <w:bCs/>
        </w:rPr>
      </w:pPr>
    </w:p>
    <w:p w14:paraId="7045D7CC" w14:textId="1584D19B" w:rsidR="00EA43B5" w:rsidRDefault="00EA43B5" w:rsidP="00EA43B5">
      <w:pPr>
        <w:spacing w:line="360" w:lineRule="auto"/>
      </w:pPr>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6">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p>
    <w:p w14:paraId="4274A96A" w14:textId="126C3BC5" w:rsidR="00EA43B5" w:rsidRDefault="00EA43B5" w:rsidP="00EA43B5">
      <w:pPr>
        <w:spacing w:line="360" w:lineRule="auto"/>
        <w:rPr>
          <w:b/>
          <w:bCs/>
        </w:rPr>
      </w:pPr>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p>
    <w:p w14:paraId="5D3DAF75" w14:textId="77777777" w:rsidR="009332A0" w:rsidRDefault="009332A0" w:rsidP="00EA43B5">
      <w:pPr>
        <w:spacing w:line="360" w:lineRule="auto"/>
        <w:rPr>
          <w:b/>
          <w:bCs/>
        </w:rPr>
      </w:pPr>
    </w:p>
    <w:p w14:paraId="10942E8A" w14:textId="77777777" w:rsidR="00EA43B5" w:rsidRDefault="00EA43B5" w:rsidP="00EA43B5">
      <w:pPr>
        <w:spacing w:line="360" w:lineRule="auto"/>
        <w:rPr>
          <w:b/>
          <w:bCs/>
        </w:rPr>
      </w:pPr>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7">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p>
    <w:p w14:paraId="1FCA0E3F" w14:textId="66D881BA" w:rsidR="00EA43B5" w:rsidRDefault="00EA43B5" w:rsidP="00EA43B5">
      <w:pPr>
        <w:spacing w:line="360" w:lineRule="auto"/>
        <w:rPr>
          <w:b/>
          <w:bCs/>
        </w:rPr>
      </w:pPr>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p>
    <w:p w14:paraId="1AF59F8E" w14:textId="77777777" w:rsidR="009332A0" w:rsidRPr="00B31C08" w:rsidRDefault="009332A0" w:rsidP="00EA43B5">
      <w:pPr>
        <w:spacing w:line="360" w:lineRule="auto"/>
        <w:rPr>
          <w:b/>
          <w:bCs/>
        </w:rPr>
      </w:pPr>
    </w:p>
    <w:p w14:paraId="63DFF362" w14:textId="77777777" w:rsidR="00EA43B5" w:rsidRDefault="00EA43B5" w:rsidP="00EA43B5">
      <w:pPr>
        <w:spacing w:line="360" w:lineRule="auto"/>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8">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p>
    <w:p w14:paraId="0264CC75" w14:textId="357BC2FE" w:rsidR="00EA43B5" w:rsidRPr="00F319AB" w:rsidRDefault="00EA43B5" w:rsidP="00EA43B5">
      <w:pPr>
        <w:contextualSpacing/>
        <w:rPr>
          <w:b/>
          <w:bCs/>
        </w:rPr>
      </w:pPr>
      <w:r w:rsidRPr="00F319AB">
        <w:rPr>
          <w:b/>
          <w:bCs/>
        </w:rPr>
        <w:lastRenderedPageBreak/>
        <w:t>References</w:t>
      </w:r>
    </w:p>
    <w:p w14:paraId="5220793A" w14:textId="67C7E491"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proofErr w:type="spellStart"/>
      <w:r w:rsidRPr="00FF2ADA">
        <w:rPr>
          <w:rFonts w:cs="Times New Roman"/>
        </w:rPr>
        <w:t>Abascal</w:t>
      </w:r>
      <w:proofErr w:type="spellEnd"/>
      <w:r w:rsidRPr="00FF2ADA">
        <w:rPr>
          <w:rFonts w:cs="Times New Roman"/>
        </w:rPr>
        <w:t>, Maria</w:t>
      </w:r>
      <w:r w:rsidR="009D7619">
        <w:rPr>
          <w:rFonts w:cs="Times New Roman"/>
        </w:rPr>
        <w:t xml:space="preserve"> (</w:t>
      </w:r>
      <w:r w:rsidRPr="00FF2ADA">
        <w:rPr>
          <w:rFonts w:cs="Times New Roman"/>
        </w:rPr>
        <w:t>2022</w:t>
      </w:r>
      <w:r w:rsidR="009D7619">
        <w:rPr>
          <w:rFonts w:cs="Times New Roman"/>
        </w:rPr>
        <w:t>).</w:t>
      </w:r>
      <w:r w:rsidRPr="00FF2ADA">
        <w:rPr>
          <w:rFonts w:cs="Times New Roman"/>
        </w:rPr>
        <w:t xml:space="preserve"> Latino Growth and Whites’ Anti-Black Resentment: The Role of Racial Threat and Conservatism.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w:t>
      </w:r>
      <w:r w:rsidR="009D7619">
        <w:rPr>
          <w:rFonts w:cs="Times New Roman"/>
        </w:rPr>
        <w:t xml:space="preserve">First View: </w:t>
      </w:r>
      <w:r w:rsidRPr="00FF2ADA">
        <w:rPr>
          <w:rFonts w:cs="Times New Roman"/>
        </w:rPr>
        <w:t>1–21</w:t>
      </w:r>
    </w:p>
    <w:p w14:paraId="42D787EE" w14:textId="0F407EBA" w:rsidR="00FF2ADA" w:rsidRPr="00FF2ADA" w:rsidRDefault="00FF2ADA" w:rsidP="00C34112">
      <w:pPr>
        <w:pStyle w:val="Bibliography"/>
        <w:rPr>
          <w:rFonts w:cs="Times New Roman"/>
        </w:rPr>
      </w:pPr>
      <w:r w:rsidRPr="00FF2ADA">
        <w:rPr>
          <w:rFonts w:cs="Times New Roman"/>
        </w:rPr>
        <w:t xml:space="preserve">Ai, </w:t>
      </w:r>
      <w:proofErr w:type="spellStart"/>
      <w:r w:rsidRPr="00FF2ADA">
        <w:rPr>
          <w:rFonts w:cs="Times New Roman"/>
        </w:rPr>
        <w:t>Chunrong</w:t>
      </w:r>
      <w:proofErr w:type="spellEnd"/>
      <w:r w:rsidRPr="00FF2ADA">
        <w:rPr>
          <w:rFonts w:cs="Times New Roman"/>
        </w:rPr>
        <w:t>, and Edward C. Norton</w:t>
      </w:r>
      <w:r w:rsidR="009D7619">
        <w:rPr>
          <w:rFonts w:cs="Times New Roman"/>
        </w:rPr>
        <w:t xml:space="preserve"> (</w:t>
      </w:r>
      <w:r w:rsidRPr="00FF2ADA">
        <w:rPr>
          <w:rFonts w:cs="Times New Roman"/>
        </w:rPr>
        <w:t>2003</w:t>
      </w:r>
      <w:r w:rsidR="009D7619">
        <w:rPr>
          <w:rFonts w:cs="Times New Roman"/>
        </w:rPr>
        <w:t>)</w:t>
      </w:r>
      <w:r w:rsidRPr="00FF2ADA">
        <w:rPr>
          <w:rFonts w:cs="Times New Roman"/>
        </w:rPr>
        <w:t xml:space="preserve">. Interaction Terms in Logit and </w:t>
      </w:r>
      <w:proofErr w:type="spellStart"/>
      <w:r w:rsidRPr="00FF2ADA">
        <w:rPr>
          <w:rFonts w:cs="Times New Roman"/>
        </w:rPr>
        <w:t>Probit</w:t>
      </w:r>
      <w:proofErr w:type="spellEnd"/>
      <w:r w:rsidRPr="00FF2ADA">
        <w:rPr>
          <w:rFonts w:cs="Times New Roman"/>
        </w:rPr>
        <w:t xml:space="preserve"> Models. </w:t>
      </w:r>
      <w:r w:rsidRPr="00FF2ADA">
        <w:rPr>
          <w:rFonts w:cs="Times New Roman"/>
          <w:i/>
          <w:iCs/>
        </w:rPr>
        <w:t>Economics Letters</w:t>
      </w:r>
      <w:r w:rsidRPr="00FF2ADA">
        <w:rPr>
          <w:rFonts w:cs="Times New Roman"/>
        </w:rPr>
        <w:t xml:space="preserve"> 80 (1): 123–29.</w:t>
      </w:r>
    </w:p>
    <w:p w14:paraId="61867CF1" w14:textId="1797AD84" w:rsidR="00FF2ADA" w:rsidRPr="00FF2ADA" w:rsidRDefault="00FF2ADA" w:rsidP="00C34112">
      <w:pPr>
        <w:pStyle w:val="Bibliography"/>
        <w:rPr>
          <w:rFonts w:cs="Times New Roman"/>
        </w:rPr>
      </w:pPr>
      <w:r w:rsidRPr="00FF2ADA">
        <w:rPr>
          <w:rFonts w:cs="Times New Roman"/>
        </w:rPr>
        <w:t xml:space="preserve">Aiken, Charles S </w:t>
      </w:r>
      <w:r w:rsidR="009D7619">
        <w:rPr>
          <w:rFonts w:cs="Times New Roman"/>
        </w:rPr>
        <w:t>(</w:t>
      </w:r>
      <w:r w:rsidRPr="00FF2ADA">
        <w:rPr>
          <w:rFonts w:cs="Times New Roman"/>
        </w:rPr>
        <w:t>1987</w:t>
      </w:r>
      <w:r w:rsidR="009D7619">
        <w:rPr>
          <w:rFonts w:cs="Times New Roman"/>
        </w:rPr>
        <w:t>)</w:t>
      </w:r>
      <w:r w:rsidRPr="00FF2ADA">
        <w:rPr>
          <w:rFonts w:cs="Times New Roman"/>
        </w:rPr>
        <w:t xml:space="preserve">. Race as a Factor in Municipal </w:t>
      </w:r>
      <w:proofErr w:type="spellStart"/>
      <w:r w:rsidRPr="00FF2ADA">
        <w:rPr>
          <w:rFonts w:cs="Times New Roman"/>
        </w:rPr>
        <w:t>Underbounding</w:t>
      </w:r>
      <w:proofErr w:type="spellEnd"/>
      <w:r w:rsidRPr="00FF2ADA">
        <w:rPr>
          <w:rFonts w:cs="Times New Roman"/>
        </w:rPr>
        <w:t xml:space="preserve">. </w:t>
      </w:r>
      <w:r w:rsidRPr="00FF2ADA">
        <w:rPr>
          <w:rFonts w:cs="Times New Roman"/>
          <w:i/>
          <w:iCs/>
        </w:rPr>
        <w:t>Annals of the Association of American Geographers</w:t>
      </w:r>
      <w:r w:rsidRPr="00FF2ADA">
        <w:rPr>
          <w:rFonts w:cs="Times New Roman"/>
        </w:rPr>
        <w:t xml:space="preserve"> 77 (4): 564–79. </w:t>
      </w:r>
    </w:p>
    <w:p w14:paraId="7F740E53" w14:textId="5C8D8B1A" w:rsidR="00FF2ADA" w:rsidRPr="00FF2ADA" w:rsidRDefault="00FF2ADA" w:rsidP="00C34112">
      <w:pPr>
        <w:pStyle w:val="Bibliography"/>
        <w:rPr>
          <w:rFonts w:cs="Times New Roman"/>
        </w:rPr>
      </w:pPr>
      <w:r w:rsidRPr="00FF2ADA">
        <w:rPr>
          <w:rFonts w:cs="Times New Roman"/>
        </w:rPr>
        <w:t>Allison, Paul D., Richard Williams, and Enrique Moral-Benito</w:t>
      </w:r>
      <w:r w:rsidR="009D7619">
        <w:rPr>
          <w:rFonts w:cs="Times New Roman"/>
        </w:rPr>
        <w:t xml:space="preserve"> (</w:t>
      </w:r>
      <w:r w:rsidRPr="00FF2ADA">
        <w:rPr>
          <w:rFonts w:cs="Times New Roman"/>
        </w:rPr>
        <w:t>2017</w:t>
      </w:r>
      <w:r w:rsidR="009D7619">
        <w:rPr>
          <w:rFonts w:cs="Times New Roman"/>
        </w:rPr>
        <w:t>)</w:t>
      </w:r>
      <w:r w:rsidRPr="00FF2ADA">
        <w:rPr>
          <w:rFonts w:cs="Times New Roman"/>
        </w:rPr>
        <w:t xml:space="preserve">. Maximum Likelihood for Cross-Lagged Panel Models with Fixed Effects. </w:t>
      </w:r>
      <w:r w:rsidRPr="00FF2ADA">
        <w:rPr>
          <w:rFonts w:cs="Times New Roman"/>
          <w:i/>
          <w:iCs/>
        </w:rPr>
        <w:t>Socius</w:t>
      </w:r>
      <w:r w:rsidRPr="00FF2ADA">
        <w:rPr>
          <w:rFonts w:cs="Times New Roman"/>
        </w:rPr>
        <w:t xml:space="preserve"> 3:</w:t>
      </w:r>
      <w:r w:rsidR="009D7619">
        <w:rPr>
          <w:rFonts w:cs="Times New Roman"/>
        </w:rPr>
        <w:t xml:space="preserve"> 1-17.</w:t>
      </w:r>
      <w:r w:rsidRPr="00FF2ADA">
        <w:rPr>
          <w:rFonts w:cs="Times New Roman"/>
        </w:rPr>
        <w:t xml:space="preserve"> </w:t>
      </w:r>
    </w:p>
    <w:p w14:paraId="2256921F" w14:textId="47D9E4EF" w:rsidR="00FF2ADA" w:rsidRPr="00FF2ADA" w:rsidRDefault="00FF2ADA" w:rsidP="00C34112">
      <w:pPr>
        <w:pStyle w:val="Bibliography"/>
        <w:rPr>
          <w:rFonts w:cs="Times New Roman"/>
        </w:rPr>
      </w:pPr>
      <w:r w:rsidRPr="00FF2ADA">
        <w:rPr>
          <w:rFonts w:cs="Times New Roman"/>
        </w:rPr>
        <w:t>Anderson, Michelle W</w:t>
      </w:r>
      <w:r w:rsidR="00E23F47">
        <w:rPr>
          <w:rFonts w:cs="Times New Roman"/>
        </w:rPr>
        <w:t xml:space="preserve"> (</w:t>
      </w:r>
      <w:r w:rsidRPr="00FF2ADA">
        <w:rPr>
          <w:rFonts w:cs="Times New Roman"/>
        </w:rPr>
        <w:t>2008</w:t>
      </w:r>
      <w:r w:rsidR="00E23F47">
        <w:rPr>
          <w:rFonts w:cs="Times New Roman"/>
        </w:rPr>
        <w:t>)</w:t>
      </w:r>
      <w:r w:rsidRPr="00FF2ADA">
        <w:rPr>
          <w:rFonts w:cs="Times New Roman"/>
        </w:rPr>
        <w:t xml:space="preserve">. Cities Inside Out: Race, Poverty, and Exclusion at the Urban Fringe. </w:t>
      </w:r>
      <w:r w:rsidRPr="00FF2ADA">
        <w:rPr>
          <w:rFonts w:cs="Times New Roman"/>
          <w:i/>
          <w:iCs/>
        </w:rPr>
        <w:t>UCLA Law Review</w:t>
      </w:r>
      <w:r w:rsidRPr="00FF2ADA">
        <w:rPr>
          <w:rFonts w:cs="Times New Roman"/>
        </w:rPr>
        <w:t xml:space="preserve"> 55: 1095–1160.</w:t>
      </w:r>
    </w:p>
    <w:p w14:paraId="6E306E6C" w14:textId="62757896" w:rsidR="00FF2ADA" w:rsidRPr="00FF2ADA" w:rsidRDefault="00E23F47" w:rsidP="00C34112">
      <w:pPr>
        <w:pStyle w:val="Bibliography"/>
        <w:rPr>
          <w:rFonts w:cs="Times New Roman"/>
        </w:rPr>
      </w:pPr>
      <w:r>
        <w:rPr>
          <w:rFonts w:cs="Times New Roman"/>
        </w:rPr>
        <w:t>Anderson, Michelle W</w:t>
      </w:r>
      <w:r w:rsidR="00FF2ADA" w:rsidRPr="00FF2ADA">
        <w:rPr>
          <w:rFonts w:cs="Times New Roman"/>
        </w:rPr>
        <w:t xml:space="preserve"> </w:t>
      </w:r>
      <w:r>
        <w:rPr>
          <w:rFonts w:cs="Times New Roman"/>
        </w:rPr>
        <w:t>(</w:t>
      </w:r>
      <w:r w:rsidR="00FF2ADA" w:rsidRPr="00FF2ADA">
        <w:rPr>
          <w:rFonts w:cs="Times New Roman"/>
        </w:rPr>
        <w:t>2010</w:t>
      </w:r>
      <w:r>
        <w:rPr>
          <w:rFonts w:cs="Times New Roman"/>
        </w:rPr>
        <w:t>)</w:t>
      </w:r>
      <w:r w:rsidR="00FF2ADA" w:rsidRPr="00FF2ADA">
        <w:rPr>
          <w:rFonts w:cs="Times New Roman"/>
        </w:rPr>
        <w:t xml:space="preserve">. Mapped Out of Local Democracy. </w:t>
      </w:r>
      <w:r w:rsidR="00FF2ADA" w:rsidRPr="00FF2ADA">
        <w:rPr>
          <w:rFonts w:cs="Times New Roman"/>
          <w:i/>
          <w:iCs/>
        </w:rPr>
        <w:t>Stanford Law Review</w:t>
      </w:r>
      <w:r w:rsidR="00FF2ADA" w:rsidRPr="00FF2ADA">
        <w:rPr>
          <w:rFonts w:cs="Times New Roman"/>
        </w:rPr>
        <w:t xml:space="preserve"> 62(4): 931–1004.</w:t>
      </w:r>
    </w:p>
    <w:p w14:paraId="53092A28" w14:textId="53B2D4D0" w:rsidR="00FF2ADA" w:rsidRPr="00FF2ADA" w:rsidRDefault="00FF2ADA" w:rsidP="00C34112">
      <w:pPr>
        <w:pStyle w:val="Bibliography"/>
        <w:rPr>
          <w:rFonts w:cs="Times New Roman"/>
        </w:rPr>
      </w:pPr>
      <w:proofErr w:type="spellStart"/>
      <w:r w:rsidRPr="00FF2ADA">
        <w:rPr>
          <w:rFonts w:cs="Times New Roman"/>
        </w:rPr>
        <w:t>Aneja</w:t>
      </w:r>
      <w:proofErr w:type="spellEnd"/>
      <w:r w:rsidRPr="00FF2ADA">
        <w:rPr>
          <w:rFonts w:cs="Times New Roman"/>
        </w:rPr>
        <w:t xml:space="preserve">, Abhay P., and Carlos F. </w:t>
      </w:r>
      <w:proofErr w:type="spellStart"/>
      <w:r w:rsidRPr="00FF2ADA">
        <w:rPr>
          <w:rFonts w:cs="Times New Roman"/>
        </w:rPr>
        <w:t>Avenancio</w:t>
      </w:r>
      <w:proofErr w:type="spellEnd"/>
      <w:r w:rsidRPr="00FF2ADA">
        <w:rPr>
          <w:rFonts w:cs="Times New Roman"/>
        </w:rPr>
        <w:t>-León</w:t>
      </w:r>
      <w:r w:rsidR="00E23F47">
        <w:rPr>
          <w:rFonts w:cs="Times New Roman"/>
        </w:rPr>
        <w:t xml:space="preserve"> (</w:t>
      </w:r>
      <w:r w:rsidRPr="00FF2ADA">
        <w:rPr>
          <w:rFonts w:cs="Times New Roman"/>
        </w:rPr>
        <w:t>2019</w:t>
      </w:r>
      <w:r w:rsidR="00E23F47">
        <w:rPr>
          <w:rFonts w:cs="Times New Roman"/>
        </w:rPr>
        <w:t>)</w:t>
      </w:r>
      <w:r w:rsidRPr="00FF2ADA">
        <w:rPr>
          <w:rFonts w:cs="Times New Roman"/>
        </w:rPr>
        <w:t xml:space="preserve">. Disenfranchisement and Economic Inequality: Downstream Effects of Shelby County v. Holder. </w:t>
      </w:r>
      <w:r w:rsidRPr="00FF2ADA">
        <w:rPr>
          <w:rFonts w:cs="Times New Roman"/>
          <w:i/>
          <w:iCs/>
        </w:rPr>
        <w:t>AEA Papers and Proceedings</w:t>
      </w:r>
      <w:r w:rsidRPr="00FF2ADA">
        <w:rPr>
          <w:rFonts w:cs="Times New Roman"/>
        </w:rPr>
        <w:t xml:space="preserve"> 109: 161–65. </w:t>
      </w:r>
    </w:p>
    <w:p w14:paraId="21A3235D" w14:textId="618901D5" w:rsidR="00FF2ADA" w:rsidRPr="00FF2ADA" w:rsidRDefault="00FF2ADA" w:rsidP="00C34112">
      <w:pPr>
        <w:pStyle w:val="Bibliography"/>
        <w:rPr>
          <w:rFonts w:cs="Times New Roman"/>
        </w:rPr>
      </w:pPr>
      <w:r w:rsidRPr="00FF2ADA">
        <w:rPr>
          <w:rFonts w:cs="Times New Roman"/>
        </w:rPr>
        <w:t xml:space="preserve">Angrist, Joshua David, and </w:t>
      </w:r>
      <w:proofErr w:type="spellStart"/>
      <w:r w:rsidRPr="00FF2ADA">
        <w:rPr>
          <w:rFonts w:cs="Times New Roman"/>
        </w:rPr>
        <w:t>Jörn</w:t>
      </w:r>
      <w:proofErr w:type="spellEnd"/>
      <w:r w:rsidRPr="00FF2ADA">
        <w:rPr>
          <w:rFonts w:cs="Times New Roman"/>
        </w:rPr>
        <w:t xml:space="preserve">-Steffen </w:t>
      </w:r>
      <w:proofErr w:type="spellStart"/>
      <w:r w:rsidRPr="00FF2ADA">
        <w:rPr>
          <w:rFonts w:cs="Times New Roman"/>
        </w:rPr>
        <w:t>Pischke</w:t>
      </w:r>
      <w:proofErr w:type="spellEnd"/>
      <w:r w:rsidRPr="00FF2ADA">
        <w:rPr>
          <w:rFonts w:cs="Times New Roman"/>
        </w:rPr>
        <w:t xml:space="preserve"> </w:t>
      </w:r>
      <w:r w:rsidR="00E23F47">
        <w:rPr>
          <w:rFonts w:cs="Times New Roman"/>
        </w:rPr>
        <w:t>(</w:t>
      </w:r>
      <w:r w:rsidRPr="00FF2ADA">
        <w:rPr>
          <w:rFonts w:cs="Times New Roman"/>
        </w:rPr>
        <w:t>2009</w:t>
      </w:r>
      <w:r w:rsidR="00E23F47">
        <w:rPr>
          <w:rFonts w:cs="Times New Roman"/>
        </w:rPr>
        <w:t>)</w:t>
      </w:r>
      <w:r w:rsidRPr="00FF2ADA">
        <w:rPr>
          <w:rFonts w:cs="Times New Roman"/>
        </w:rPr>
        <w:t xml:space="preserve">. </w:t>
      </w:r>
      <w:r w:rsidRPr="00FF2ADA">
        <w:rPr>
          <w:rFonts w:cs="Times New Roman"/>
          <w:i/>
          <w:iCs/>
        </w:rPr>
        <w:t>Mostly Harmless Econometrics: An Empiricist’s Companion</w:t>
      </w:r>
      <w:r w:rsidRPr="00FF2ADA">
        <w:rPr>
          <w:rFonts w:cs="Times New Roman"/>
        </w:rPr>
        <w:t>. Princeton, NJ: Princeton University Press.</w:t>
      </w:r>
    </w:p>
    <w:p w14:paraId="0A9070AB" w14:textId="69BCC0D2" w:rsidR="00FF2ADA" w:rsidRPr="00FF2ADA" w:rsidRDefault="00FF2ADA" w:rsidP="00C34112">
      <w:pPr>
        <w:pStyle w:val="Bibliography"/>
        <w:rPr>
          <w:rFonts w:cs="Times New Roman"/>
        </w:rPr>
      </w:pPr>
      <w:proofErr w:type="spellStart"/>
      <w:r w:rsidRPr="00FF2ADA">
        <w:rPr>
          <w:rFonts w:cs="Times New Roman"/>
        </w:rPr>
        <w:t>Athey</w:t>
      </w:r>
      <w:proofErr w:type="spellEnd"/>
      <w:r w:rsidRPr="00FF2ADA">
        <w:rPr>
          <w:rFonts w:cs="Times New Roman"/>
        </w:rPr>
        <w:t xml:space="preserve">, Susan, and Guido W. </w:t>
      </w:r>
      <w:proofErr w:type="spellStart"/>
      <w:r w:rsidRPr="00FF2ADA">
        <w:rPr>
          <w:rFonts w:cs="Times New Roman"/>
        </w:rPr>
        <w:t>Imbens</w:t>
      </w:r>
      <w:proofErr w:type="spellEnd"/>
      <w:r w:rsidR="00E23F47">
        <w:rPr>
          <w:rFonts w:cs="Times New Roman"/>
        </w:rPr>
        <w:t xml:space="preserve"> (</w:t>
      </w:r>
      <w:r w:rsidRPr="00FF2ADA">
        <w:rPr>
          <w:rFonts w:cs="Times New Roman"/>
        </w:rPr>
        <w:t>2006</w:t>
      </w:r>
      <w:r w:rsidR="00E23F47">
        <w:rPr>
          <w:rFonts w:cs="Times New Roman"/>
        </w:rPr>
        <w:t>)</w:t>
      </w:r>
      <w:r w:rsidRPr="00FF2ADA">
        <w:rPr>
          <w:rFonts w:cs="Times New Roman"/>
        </w:rPr>
        <w:t xml:space="preserve">. Identification and Inference in Nonlinear Difference-in-Differences Models. </w:t>
      </w:r>
      <w:proofErr w:type="spellStart"/>
      <w:r w:rsidRPr="00FF2ADA">
        <w:rPr>
          <w:rFonts w:cs="Times New Roman"/>
          <w:i/>
          <w:iCs/>
        </w:rPr>
        <w:t>Econometrica</w:t>
      </w:r>
      <w:proofErr w:type="spellEnd"/>
      <w:r w:rsidRPr="00FF2ADA">
        <w:rPr>
          <w:rFonts w:cs="Times New Roman"/>
        </w:rPr>
        <w:t xml:space="preserve"> 74(2): 431–97. </w:t>
      </w:r>
    </w:p>
    <w:p w14:paraId="623F0757" w14:textId="28A08BA9" w:rsidR="00FF2ADA" w:rsidRPr="00FF2ADA" w:rsidRDefault="00FF2ADA" w:rsidP="00C34112">
      <w:pPr>
        <w:pStyle w:val="Bibliography"/>
        <w:rPr>
          <w:rFonts w:cs="Times New Roman"/>
        </w:rPr>
      </w:pPr>
      <w:proofErr w:type="spellStart"/>
      <w:r w:rsidRPr="00FF2ADA">
        <w:rPr>
          <w:rFonts w:cs="Times New Roman"/>
        </w:rPr>
        <w:t>Baumle</w:t>
      </w:r>
      <w:proofErr w:type="spellEnd"/>
      <w:r w:rsidRPr="00FF2ADA">
        <w:rPr>
          <w:rFonts w:cs="Times New Roman"/>
        </w:rPr>
        <w:t xml:space="preserve">, Amanda K, Mark Fossett, and Warren </w:t>
      </w:r>
      <w:proofErr w:type="spellStart"/>
      <w:r w:rsidRPr="00FF2ADA">
        <w:rPr>
          <w:rFonts w:cs="Times New Roman"/>
        </w:rPr>
        <w:t>Waren</w:t>
      </w:r>
      <w:proofErr w:type="spellEnd"/>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2D2F387D" w:rsidR="00FF2ADA" w:rsidRPr="00FF2ADA" w:rsidRDefault="00FF2ADA" w:rsidP="00C34112">
      <w:pPr>
        <w:pStyle w:val="Bibliography"/>
        <w:rPr>
          <w:rFonts w:cs="Times New Roman"/>
        </w:rPr>
      </w:pPr>
      <w:r w:rsidRPr="00FF2ADA">
        <w:rPr>
          <w:rFonts w:cs="Times New Roman"/>
        </w:rPr>
        <w:t>Beck, Brenden</w:t>
      </w:r>
      <w:r w:rsidR="00314D85">
        <w:rPr>
          <w:rFonts w:cs="Times New Roman"/>
        </w:rPr>
        <w:t xml:space="preserve"> (</w:t>
      </w:r>
      <w:r w:rsidRPr="00FF2ADA">
        <w:rPr>
          <w:rFonts w:cs="Times New Roman"/>
        </w:rPr>
        <w:t>2019</w:t>
      </w:r>
      <w:r w:rsidR="00314D85">
        <w:rPr>
          <w:rFonts w:cs="Times New Roman"/>
        </w:rPr>
        <w:t>)</w:t>
      </w:r>
      <w:r w:rsidRPr="00FF2ADA">
        <w:rPr>
          <w:rFonts w:cs="Times New Roman"/>
        </w:rPr>
        <w:t xml:space="preserve">. Broken Windows in the Cul-de-Sac? Race/Ethnicity and Quality-of-Life Policing in the Changing Suburbs. </w:t>
      </w:r>
      <w:r w:rsidRPr="00FF2ADA">
        <w:rPr>
          <w:rFonts w:cs="Times New Roman"/>
          <w:i/>
          <w:iCs/>
        </w:rPr>
        <w:t>Crime &amp; Delinquency</w:t>
      </w:r>
      <w:r w:rsidRPr="00FF2ADA">
        <w:rPr>
          <w:rFonts w:cs="Times New Roman"/>
        </w:rPr>
        <w:t xml:space="preserve"> 65(2): 270–92. </w:t>
      </w:r>
    </w:p>
    <w:p w14:paraId="34DE0389" w14:textId="265639FC" w:rsidR="00FF2ADA" w:rsidRPr="00FF2ADA" w:rsidRDefault="00314D85" w:rsidP="00C34112">
      <w:pPr>
        <w:pStyle w:val="Bibliography"/>
        <w:rPr>
          <w:rFonts w:cs="Times New Roman"/>
        </w:rPr>
      </w:pPr>
      <w:r>
        <w:rPr>
          <w:rFonts w:cs="Times New Roman"/>
        </w:rPr>
        <w:t>Beck, Brenden</w:t>
      </w:r>
      <w:r w:rsidR="00FF2ADA" w:rsidRPr="00FF2ADA">
        <w:rPr>
          <w:rFonts w:cs="Times New Roman"/>
        </w:rPr>
        <w:t xml:space="preserve">. n.d. Police Killings and Municipal Reliance on Fine-and-Fee Revenue. </w:t>
      </w:r>
      <w:r w:rsidR="00FF2ADA" w:rsidRPr="00FF2ADA">
        <w:rPr>
          <w:rFonts w:cs="Times New Roman"/>
          <w:i/>
          <w:iCs/>
        </w:rPr>
        <w:t>Russell Sage Journal</w:t>
      </w:r>
      <w:r w:rsidR="00FF2ADA" w:rsidRPr="00FF2ADA">
        <w:rPr>
          <w:rFonts w:cs="Times New Roman"/>
        </w:rPr>
        <w:t>, (forthcoming).</w:t>
      </w:r>
    </w:p>
    <w:p w14:paraId="443A7FBA" w14:textId="1B187D6A" w:rsidR="00FF2ADA" w:rsidRPr="00FF2ADA" w:rsidRDefault="00FF2ADA" w:rsidP="00C34112">
      <w:pPr>
        <w:pStyle w:val="Bibliography"/>
        <w:rPr>
          <w:rFonts w:cs="Times New Roman"/>
        </w:rPr>
      </w:pPr>
      <w:r w:rsidRPr="00FF2ADA">
        <w:rPr>
          <w:rFonts w:cs="Times New Roman"/>
        </w:rPr>
        <w:t>Berri, Brett W</w:t>
      </w:r>
      <w:r w:rsidR="00314D85">
        <w:rPr>
          <w:rFonts w:cs="Times New Roman"/>
        </w:rPr>
        <w:t xml:space="preserve"> (</w:t>
      </w:r>
      <w:r w:rsidRPr="00FF2ADA">
        <w:rPr>
          <w:rFonts w:cs="Times New Roman"/>
        </w:rPr>
        <w:t>1989</w:t>
      </w:r>
      <w:r w:rsidR="00314D85">
        <w:rPr>
          <w:rFonts w:cs="Times New Roman"/>
        </w:rPr>
        <w:t>)</w:t>
      </w:r>
      <w:r w:rsidRPr="00FF2ADA">
        <w:rPr>
          <w:rFonts w:cs="Times New Roman"/>
        </w:rPr>
        <w:t xml:space="preserve">. Annexation and Municipal Voting Rights. </w:t>
      </w:r>
      <w:r w:rsidRPr="00FF2ADA">
        <w:rPr>
          <w:rFonts w:cs="Times New Roman"/>
          <w:i/>
          <w:iCs/>
        </w:rPr>
        <w:t>Washington University Journal of Urban and Contemporary Law</w:t>
      </w:r>
      <w:r w:rsidRPr="00FF2ADA">
        <w:rPr>
          <w:rFonts w:cs="Times New Roman"/>
        </w:rPr>
        <w:t xml:space="preserve"> 35(1): 237–48.</w:t>
      </w:r>
    </w:p>
    <w:p w14:paraId="1342DE10" w14:textId="4A1E3104" w:rsidR="00FF2ADA" w:rsidRPr="00FF2ADA" w:rsidRDefault="00FF2ADA" w:rsidP="00C34112">
      <w:pPr>
        <w:pStyle w:val="Bibliography"/>
        <w:rPr>
          <w:rFonts w:cs="Times New Roman"/>
        </w:rPr>
      </w:pPr>
      <w:r w:rsidRPr="00FF2ADA">
        <w:rPr>
          <w:rFonts w:cs="Times New Roman"/>
        </w:rPr>
        <w:t>Bischoff, Kendra</w:t>
      </w:r>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chool District Fragmentation and Racial Residential Segregation: How Do Boundaries Matter? </w:t>
      </w:r>
      <w:r w:rsidRPr="00FF2ADA">
        <w:rPr>
          <w:rFonts w:cs="Times New Roman"/>
          <w:i/>
          <w:iCs/>
        </w:rPr>
        <w:t>Urban Affairs Review</w:t>
      </w:r>
      <w:r w:rsidRPr="00FF2ADA">
        <w:rPr>
          <w:rFonts w:cs="Times New Roman"/>
        </w:rPr>
        <w:t xml:space="preserve"> 44(2): 182–217. </w:t>
      </w:r>
    </w:p>
    <w:p w14:paraId="074DB6FA" w14:textId="6A8A8A5B" w:rsidR="00FF2ADA" w:rsidRPr="00FF2ADA" w:rsidRDefault="00FF2ADA" w:rsidP="00C34112">
      <w:pPr>
        <w:pStyle w:val="Bibliography"/>
        <w:rPr>
          <w:rFonts w:cs="Times New Roman"/>
        </w:rPr>
      </w:pPr>
      <w:r w:rsidRPr="00FF2ADA">
        <w:rPr>
          <w:rFonts w:cs="Times New Roman"/>
        </w:rPr>
        <w:t>Blumer, Herbert</w:t>
      </w:r>
      <w:r w:rsidR="00314D85">
        <w:rPr>
          <w:rFonts w:cs="Times New Roman"/>
        </w:rPr>
        <w:t xml:space="preserve"> (</w:t>
      </w:r>
      <w:r w:rsidRPr="00FF2ADA">
        <w:rPr>
          <w:rFonts w:cs="Times New Roman"/>
        </w:rPr>
        <w:t>1958</w:t>
      </w:r>
      <w:r w:rsidR="00314D85">
        <w:rPr>
          <w:rFonts w:cs="Times New Roman"/>
        </w:rPr>
        <w:t>)</w:t>
      </w:r>
      <w:r w:rsidRPr="00FF2ADA">
        <w:rPr>
          <w:rFonts w:cs="Times New Roman"/>
        </w:rPr>
        <w:t xml:space="preserve">. Race Prejudice as a Sense of Group Position. </w:t>
      </w:r>
      <w:r w:rsidRPr="00FF2ADA">
        <w:rPr>
          <w:rFonts w:cs="Times New Roman"/>
          <w:i/>
          <w:iCs/>
        </w:rPr>
        <w:t>The Pacific Sociological Review</w:t>
      </w:r>
      <w:r w:rsidRPr="00FF2ADA">
        <w:rPr>
          <w:rFonts w:cs="Times New Roman"/>
        </w:rPr>
        <w:t xml:space="preserve"> 1(1): 3–7. </w:t>
      </w:r>
    </w:p>
    <w:p w14:paraId="4B7139E9" w14:textId="19774017" w:rsidR="00FF2ADA" w:rsidRPr="00FF2ADA" w:rsidRDefault="00FF2ADA" w:rsidP="00C34112">
      <w:pPr>
        <w:pStyle w:val="Bibliography"/>
        <w:rPr>
          <w:rFonts w:cs="Times New Roman"/>
        </w:rPr>
      </w:pPr>
      <w:r w:rsidRPr="00FF2ADA">
        <w:rPr>
          <w:rFonts w:cs="Times New Roman"/>
        </w:rPr>
        <w:t>Bobo, Lawrence, and Vincent L. Hutchings</w:t>
      </w:r>
      <w:r w:rsidR="00314D85">
        <w:rPr>
          <w:rFonts w:cs="Times New Roman"/>
        </w:rPr>
        <w:t xml:space="preserve"> (</w:t>
      </w:r>
      <w:r w:rsidRPr="00FF2ADA">
        <w:rPr>
          <w:rFonts w:cs="Times New Roman"/>
        </w:rPr>
        <w:t>1996</w:t>
      </w:r>
      <w:r w:rsidR="00314D85">
        <w:rPr>
          <w:rFonts w:cs="Times New Roman"/>
        </w:rPr>
        <w:t>)</w:t>
      </w:r>
      <w:r w:rsidRPr="00FF2ADA">
        <w:rPr>
          <w:rFonts w:cs="Times New Roman"/>
        </w:rPr>
        <w:t xml:space="preserve">.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6): 951–72. </w:t>
      </w:r>
    </w:p>
    <w:p w14:paraId="51C7761C" w14:textId="0EF04C0E" w:rsidR="00FF2ADA" w:rsidRPr="00FF2ADA" w:rsidRDefault="00FF2ADA" w:rsidP="00C34112">
      <w:pPr>
        <w:pStyle w:val="Bibliography"/>
        <w:rPr>
          <w:rFonts w:cs="Times New Roman"/>
        </w:rPr>
      </w:pPr>
      <w:r w:rsidRPr="00FF2ADA">
        <w:rPr>
          <w:rFonts w:cs="Times New Roman"/>
        </w:rPr>
        <w:t xml:space="preserve">Caetano, Carolina, </w:t>
      </w:r>
      <w:proofErr w:type="spellStart"/>
      <w:r w:rsidRPr="00FF2ADA">
        <w:rPr>
          <w:rFonts w:cs="Times New Roman"/>
        </w:rPr>
        <w:t>Brantly</w:t>
      </w:r>
      <w:proofErr w:type="spellEnd"/>
      <w:r w:rsidRPr="00FF2ADA">
        <w:rPr>
          <w:rFonts w:cs="Times New Roman"/>
        </w:rPr>
        <w:t xml:space="preserve"> Callaway, Stroud Payne, and Hugo </w:t>
      </w:r>
      <w:proofErr w:type="spellStart"/>
      <w:r w:rsidRPr="00FF2ADA">
        <w:rPr>
          <w:rFonts w:cs="Times New Roman"/>
        </w:rPr>
        <w:t>Sant’Anna</w:t>
      </w:r>
      <w:proofErr w:type="spellEnd"/>
      <w:r w:rsidRPr="00FF2ADA">
        <w:rPr>
          <w:rFonts w:cs="Times New Roman"/>
        </w:rPr>
        <w:t xml:space="preserve"> Rodrigues</w:t>
      </w:r>
      <w:r w:rsidR="00314D85">
        <w:rPr>
          <w:rFonts w:cs="Times New Roman"/>
        </w:rPr>
        <w:t xml:space="preserve"> (</w:t>
      </w:r>
      <w:r w:rsidRPr="00FF2ADA">
        <w:rPr>
          <w:rFonts w:cs="Times New Roman"/>
        </w:rPr>
        <w:t>2022</w:t>
      </w:r>
      <w:r w:rsidR="00314D85">
        <w:rPr>
          <w:rFonts w:cs="Times New Roman"/>
        </w:rPr>
        <w:t>)</w:t>
      </w:r>
      <w:r w:rsidRPr="00FF2ADA">
        <w:rPr>
          <w:rFonts w:cs="Times New Roman"/>
        </w:rPr>
        <w:t xml:space="preserve">. Difference in Differences with Time-Varying Covariates. </w:t>
      </w:r>
      <w:proofErr w:type="spellStart"/>
      <w:r w:rsidRPr="00FF2ADA">
        <w:rPr>
          <w:rFonts w:cs="Times New Roman"/>
          <w:i/>
          <w:iCs/>
        </w:rPr>
        <w:t>ArXiv</w:t>
      </w:r>
      <w:proofErr w:type="spellEnd"/>
      <w:r w:rsidR="00314D85">
        <w:rPr>
          <w:rFonts w:cs="Times New Roman"/>
        </w:rPr>
        <w:t xml:space="preserve">, </w:t>
      </w:r>
      <w:r w:rsidRPr="00FF2ADA">
        <w:rPr>
          <w:rFonts w:cs="Times New Roman"/>
        </w:rPr>
        <w:t>https://doi.org/10.48550/arXiv.2202.02903.</w:t>
      </w:r>
    </w:p>
    <w:p w14:paraId="6C0B0189" w14:textId="4078FDC3" w:rsidR="00FF2ADA" w:rsidRPr="00FF2ADA" w:rsidRDefault="00FF2ADA" w:rsidP="00C34112">
      <w:pPr>
        <w:pStyle w:val="Bibliography"/>
        <w:rPr>
          <w:rFonts w:cs="Times New Roman"/>
        </w:rPr>
      </w:pPr>
      <w:r w:rsidRPr="00FF2ADA">
        <w:rPr>
          <w:rFonts w:cs="Times New Roman"/>
        </w:rPr>
        <w:t>Cain, Bruce E., and Emily R. Zhang</w:t>
      </w:r>
      <w:r w:rsidR="00314D85">
        <w:rPr>
          <w:rFonts w:cs="Times New Roman"/>
        </w:rPr>
        <w:t xml:space="preserve"> (</w:t>
      </w:r>
      <w:r w:rsidRPr="00FF2ADA">
        <w:rPr>
          <w:rFonts w:cs="Times New Roman"/>
        </w:rPr>
        <w:t>2016</w:t>
      </w:r>
      <w:r w:rsidR="00314D85">
        <w:rPr>
          <w:rFonts w:cs="Times New Roman"/>
        </w:rPr>
        <w:t>)</w:t>
      </w:r>
      <w:r w:rsidRPr="00FF2ADA">
        <w:rPr>
          <w:rFonts w:cs="Times New Roman"/>
        </w:rPr>
        <w:t xml:space="preserve">. Blurred Lines: Conjoined Polarization and Voting Rights. </w:t>
      </w:r>
      <w:r w:rsidRPr="00FF2ADA">
        <w:rPr>
          <w:rFonts w:cs="Times New Roman"/>
          <w:i/>
          <w:iCs/>
        </w:rPr>
        <w:t>Ohio State Law Journal</w:t>
      </w:r>
      <w:r w:rsidRPr="00FF2ADA">
        <w:rPr>
          <w:rFonts w:cs="Times New Roman"/>
        </w:rPr>
        <w:t xml:space="preserve"> 77(4): 867–904.</w:t>
      </w:r>
    </w:p>
    <w:p w14:paraId="7D46DE26" w14:textId="29EEA70F" w:rsidR="00FF2ADA" w:rsidRPr="00FF2ADA" w:rsidRDefault="00FF2ADA" w:rsidP="00C34112">
      <w:pPr>
        <w:pStyle w:val="Bibliography"/>
        <w:rPr>
          <w:rFonts w:cs="Times New Roman"/>
        </w:rPr>
      </w:pPr>
      <w:r w:rsidRPr="00FF2ADA">
        <w:rPr>
          <w:rFonts w:cs="Times New Roman"/>
        </w:rPr>
        <w:t>Carmichael, Jason T., and Stephanie L. Kent</w:t>
      </w:r>
      <w:r w:rsidR="00314D85">
        <w:rPr>
          <w:rFonts w:cs="Times New Roman"/>
        </w:rPr>
        <w:t xml:space="preserve"> (</w:t>
      </w:r>
      <w:r w:rsidRPr="00FF2ADA">
        <w:rPr>
          <w:rFonts w:cs="Times New Roman"/>
        </w:rPr>
        <w:t>2014</w:t>
      </w:r>
      <w:r w:rsidR="00314D85">
        <w:rPr>
          <w:rFonts w:cs="Times New Roman"/>
        </w:rPr>
        <w:t>)</w:t>
      </w:r>
      <w:r w:rsidRPr="00FF2ADA">
        <w:rPr>
          <w:rFonts w:cs="Times New Roman"/>
        </w:rPr>
        <w:t xml:space="preserve">.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2): 259–82. </w:t>
      </w:r>
    </w:p>
    <w:p w14:paraId="22C561E6" w14:textId="6AAFECC7" w:rsidR="00FF2ADA" w:rsidRPr="00FF2ADA" w:rsidRDefault="00FF2ADA" w:rsidP="00C34112">
      <w:pPr>
        <w:pStyle w:val="Bibliography"/>
        <w:rPr>
          <w:rFonts w:cs="Times New Roman"/>
        </w:rPr>
      </w:pPr>
      <w:r w:rsidRPr="00FF2ADA">
        <w:rPr>
          <w:rFonts w:cs="Times New Roman"/>
        </w:rPr>
        <w:lastRenderedPageBreak/>
        <w:t xml:space="preserve">Collins, Charles R., Forrest Stuart, and Patrick </w:t>
      </w:r>
      <w:proofErr w:type="spellStart"/>
      <w:r w:rsidRPr="00FF2ADA">
        <w:rPr>
          <w:rFonts w:cs="Times New Roman"/>
        </w:rPr>
        <w:t>Janulis</w:t>
      </w:r>
      <w:proofErr w:type="spellEnd"/>
      <w:r w:rsidRPr="00FF2ADA">
        <w:rPr>
          <w:rFonts w:cs="Times New Roman"/>
        </w:rPr>
        <w:t xml:space="preserve">. 2021. Policing Gentrification or Policing Displacement? Testing the Relationship between Order Maintenance Policing and </w:t>
      </w:r>
      <w:proofErr w:type="spellStart"/>
      <w:r w:rsidRPr="00FF2ADA">
        <w:rPr>
          <w:rFonts w:cs="Times New Roman"/>
        </w:rPr>
        <w:t>Neighbourhood</w:t>
      </w:r>
      <w:proofErr w:type="spellEnd"/>
      <w:r w:rsidRPr="00FF2ADA">
        <w:rPr>
          <w:rFonts w:cs="Times New Roman"/>
        </w:rPr>
        <w:t xml:space="preserve"> Change in Los Angeles. </w:t>
      </w:r>
      <w:r w:rsidRPr="00FF2ADA">
        <w:rPr>
          <w:rFonts w:cs="Times New Roman"/>
          <w:i/>
          <w:iCs/>
        </w:rPr>
        <w:t>Urban Studies</w:t>
      </w:r>
      <w:r w:rsidR="00314D85">
        <w:rPr>
          <w:rFonts w:cs="Times New Roman"/>
        </w:rPr>
        <w:t xml:space="preserve"> 59(2): 414-433.</w:t>
      </w:r>
    </w:p>
    <w:p w14:paraId="09498568" w14:textId="51D58C5D" w:rsidR="00FF2ADA" w:rsidRPr="00FF2ADA" w:rsidRDefault="00FF2ADA" w:rsidP="00C34112">
      <w:pPr>
        <w:pStyle w:val="Bibliography"/>
        <w:rPr>
          <w:rFonts w:cs="Times New Roman"/>
        </w:rPr>
      </w:pPr>
      <w:r w:rsidRPr="00FF2ADA">
        <w:rPr>
          <w:rFonts w:cs="Times New Roman"/>
        </w:rPr>
        <w:t xml:space="preserve">Cooperstock, Alexandra </w:t>
      </w:r>
      <w:r w:rsidR="00E73B76">
        <w:rPr>
          <w:rFonts w:cs="Times New Roman"/>
        </w:rPr>
        <w:t>(</w:t>
      </w:r>
      <w:r w:rsidRPr="00FF2ADA">
        <w:rPr>
          <w:rFonts w:cs="Times New Roman"/>
        </w:rPr>
        <w:t>2022</w:t>
      </w:r>
      <w:r w:rsidR="00E73B76">
        <w:rPr>
          <w:rFonts w:cs="Times New Roman"/>
        </w:rPr>
        <w:t>)</w:t>
      </w:r>
      <w:r w:rsidRPr="00FF2ADA">
        <w:rPr>
          <w:rFonts w:cs="Times New Roman"/>
        </w:rPr>
        <w:t xml:space="preserve">. The Demographics of School District Secession. </w:t>
      </w:r>
      <w:r w:rsidRPr="00FF2ADA">
        <w:rPr>
          <w:rFonts w:cs="Times New Roman"/>
          <w:i/>
          <w:iCs/>
        </w:rPr>
        <w:t>Social Forces</w:t>
      </w:r>
      <w:r w:rsidRPr="00FF2ADA">
        <w:rPr>
          <w:rFonts w:cs="Times New Roman"/>
        </w:rPr>
        <w:t>, July, soac069. https://doi.org/10.1093/sf/soac069.</w:t>
      </w:r>
    </w:p>
    <w:p w14:paraId="648F99E1" w14:textId="1EB6EEE6" w:rsidR="00FF2ADA" w:rsidRPr="00FF2ADA" w:rsidRDefault="00FF2ADA" w:rsidP="00C34112">
      <w:pPr>
        <w:pStyle w:val="Bibliography"/>
        <w:rPr>
          <w:rFonts w:cs="Times New Roman"/>
        </w:rPr>
      </w:pPr>
      <w:r w:rsidRPr="00FF2ADA">
        <w:rPr>
          <w:rFonts w:cs="Times New Roman"/>
        </w:rPr>
        <w:t>Cox, Adam, and Ryan Goodman</w:t>
      </w:r>
      <w:r w:rsidR="00E73B76">
        <w:rPr>
          <w:rFonts w:cs="Times New Roman"/>
        </w:rPr>
        <w:t xml:space="preserve"> (</w:t>
      </w:r>
      <w:r w:rsidRPr="00FF2ADA">
        <w:rPr>
          <w:rFonts w:cs="Times New Roman"/>
        </w:rPr>
        <w:t>2018</w:t>
      </w:r>
      <w:r w:rsidR="00E73B76">
        <w:rPr>
          <w:rFonts w:cs="Times New Roman"/>
        </w:rPr>
        <w:t>)</w:t>
      </w:r>
      <w:r w:rsidRPr="00FF2ADA">
        <w:rPr>
          <w:rFonts w:cs="Times New Roman"/>
        </w:rPr>
        <w:t xml:space="preserve">. Detention of Migrant Families as ‘Deterrence’: Ethical Flaws and Empirical Doubts. </w:t>
      </w:r>
      <w:r w:rsidRPr="00E73B76">
        <w:rPr>
          <w:rFonts w:cs="Times New Roman"/>
          <w:i/>
          <w:iCs/>
        </w:rPr>
        <w:t>Just Security</w:t>
      </w:r>
      <w:r w:rsidRPr="00FF2ADA">
        <w:rPr>
          <w:rFonts w:cs="Times New Roman"/>
        </w:rPr>
        <w:t xml:space="preserve">. June 22. </w:t>
      </w:r>
      <w:r w:rsidR="00E73B76">
        <w:rPr>
          <w:rFonts w:cs="Times New Roman"/>
        </w:rPr>
        <w:t>&lt;</w:t>
      </w:r>
      <w:r w:rsidRPr="00FF2ADA">
        <w:rPr>
          <w:rFonts w:cs="Times New Roman"/>
        </w:rPr>
        <w:t>https://www.justsecurity.org/58354/detention-migrant-families-deterrence-ethical-flaws-empirical-doubts/</w:t>
      </w:r>
      <w:r w:rsidR="00E73B76">
        <w:rPr>
          <w:rFonts w:cs="Times New Roman"/>
        </w:rPr>
        <w:t xml:space="preserve">&gt; (accessed July 20, 2022). </w:t>
      </w:r>
    </w:p>
    <w:p w14:paraId="740F484B" w14:textId="19330B56" w:rsidR="00FF2ADA" w:rsidRPr="00FF2ADA" w:rsidRDefault="00FF2ADA" w:rsidP="00C34112">
      <w:pPr>
        <w:pStyle w:val="Bibliography"/>
        <w:rPr>
          <w:rFonts w:cs="Times New Roman"/>
        </w:rPr>
      </w:pPr>
      <w:proofErr w:type="spellStart"/>
      <w:r w:rsidRPr="00FF2ADA">
        <w:rPr>
          <w:rFonts w:cs="Times New Roman"/>
        </w:rPr>
        <w:t>Douds</w:t>
      </w:r>
      <w:proofErr w:type="spellEnd"/>
      <w:r w:rsidRPr="00FF2ADA">
        <w:rPr>
          <w:rFonts w:cs="Times New Roman"/>
        </w:rPr>
        <w:t>, Kiara Wyndham</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Diversity Contract: Constructing Racial Harmony in a Diverse American Suburb. </w:t>
      </w:r>
      <w:r w:rsidRPr="00FF2ADA">
        <w:rPr>
          <w:rFonts w:cs="Times New Roman"/>
          <w:i/>
          <w:iCs/>
        </w:rPr>
        <w:t>American Journal of Sociology</w:t>
      </w:r>
      <w:r w:rsidRPr="00FF2ADA">
        <w:rPr>
          <w:rFonts w:cs="Times New Roman"/>
        </w:rPr>
        <w:t xml:space="preserve"> 126(6): 1347–88. </w:t>
      </w:r>
    </w:p>
    <w:p w14:paraId="0955533F" w14:textId="255C84EE" w:rsidR="00FF2ADA" w:rsidRPr="00FF2ADA" w:rsidRDefault="00FF2ADA" w:rsidP="00C34112">
      <w:pPr>
        <w:pStyle w:val="Bibliography"/>
        <w:rPr>
          <w:rFonts w:cs="Times New Roman"/>
        </w:rPr>
      </w:pPr>
      <w:r w:rsidRPr="00FF2ADA">
        <w:rPr>
          <w:rFonts w:cs="Times New Roman"/>
        </w:rPr>
        <w:t>Durst, Noah J</w:t>
      </w:r>
      <w:r w:rsidR="00087A49">
        <w:rPr>
          <w:rFonts w:cs="Times New Roman"/>
        </w:rPr>
        <w:t xml:space="preserve"> (</w:t>
      </w:r>
      <w:r w:rsidRPr="00FF2ADA">
        <w:rPr>
          <w:rFonts w:cs="Times New Roman"/>
        </w:rPr>
        <w:t>2014</w:t>
      </w:r>
      <w:r w:rsidR="00087A49">
        <w:rPr>
          <w:rFonts w:cs="Times New Roman"/>
        </w:rPr>
        <w:t>)</w:t>
      </w:r>
      <w:r w:rsidRPr="00FF2ADA">
        <w:rPr>
          <w:rFonts w:cs="Times New Roman"/>
        </w:rPr>
        <w:t xml:space="preserve">. Municipal Annexation and the Selective </w:t>
      </w:r>
      <w:proofErr w:type="spellStart"/>
      <w:r w:rsidRPr="00FF2ADA">
        <w:rPr>
          <w:rFonts w:cs="Times New Roman"/>
        </w:rPr>
        <w:t>Underbounding</w:t>
      </w:r>
      <w:proofErr w:type="spellEnd"/>
      <w:r w:rsidRPr="00FF2ADA">
        <w:rPr>
          <w:rFonts w:cs="Times New Roman"/>
        </w:rPr>
        <w:t xml:space="preserve"> of </w:t>
      </w:r>
      <w:proofErr w:type="spellStart"/>
      <w:r w:rsidRPr="00FF2ADA">
        <w:rPr>
          <w:rFonts w:cs="Times New Roman"/>
        </w:rPr>
        <w:t>Colonias</w:t>
      </w:r>
      <w:proofErr w:type="spellEnd"/>
      <w:r w:rsidRPr="00FF2ADA">
        <w:rPr>
          <w:rFonts w:cs="Times New Roman"/>
        </w:rPr>
        <w:t xml:space="preserve"> in Texas’ Lower Rio Grande Valley. </w:t>
      </w:r>
      <w:r w:rsidRPr="00FF2ADA">
        <w:rPr>
          <w:rFonts w:cs="Times New Roman"/>
          <w:i/>
          <w:iCs/>
        </w:rPr>
        <w:t>Environment and Planning A: Economy and Space</w:t>
      </w:r>
      <w:r w:rsidRPr="00FF2ADA">
        <w:rPr>
          <w:rFonts w:cs="Times New Roman"/>
        </w:rPr>
        <w:t xml:space="preserve"> 46(7): 1699–1715.</w:t>
      </w:r>
    </w:p>
    <w:p w14:paraId="29673DE1" w14:textId="153DC790" w:rsidR="00FF2ADA" w:rsidRPr="00FF2ADA" w:rsidRDefault="00087A49" w:rsidP="00C34112">
      <w:pPr>
        <w:pStyle w:val="Bibliography"/>
        <w:rPr>
          <w:rFonts w:cs="Times New Roman"/>
        </w:rPr>
      </w:pPr>
      <w:r>
        <w:rPr>
          <w:rFonts w:cs="Times New Roman"/>
        </w:rPr>
        <w:t>Durst, Noah J</w:t>
      </w:r>
      <w:r w:rsidR="00FF2ADA" w:rsidRPr="00FF2ADA">
        <w:rPr>
          <w:rFonts w:cs="Times New Roman"/>
        </w:rPr>
        <w:t xml:space="preserve"> </w:t>
      </w:r>
      <w:r>
        <w:rPr>
          <w:rFonts w:cs="Times New Roman"/>
        </w:rPr>
        <w:t>(</w:t>
      </w:r>
      <w:r w:rsidR="00FF2ADA" w:rsidRPr="00FF2ADA">
        <w:rPr>
          <w:rFonts w:cs="Times New Roman"/>
        </w:rPr>
        <w:t>2018</w:t>
      </w:r>
      <w:r>
        <w:rPr>
          <w:rFonts w:cs="Times New Roman"/>
        </w:rPr>
        <w:t>)</w:t>
      </w:r>
      <w:r w:rsidR="00FF2ADA" w:rsidRPr="00FF2ADA">
        <w:rPr>
          <w:rFonts w:cs="Times New Roman"/>
        </w:rPr>
        <w:t xml:space="preserve">. Racial Gerrymandering of Municipal Borders: Direct Democracy, Participatory Democracy, and Voting Rights in the United States. </w:t>
      </w:r>
      <w:r w:rsidR="00FF2ADA" w:rsidRPr="00FF2ADA">
        <w:rPr>
          <w:rFonts w:cs="Times New Roman"/>
          <w:i/>
          <w:iCs/>
        </w:rPr>
        <w:t>Annals of the American Association of Geographers</w:t>
      </w:r>
      <w:r w:rsidR="00FF2ADA" w:rsidRPr="00FF2ADA">
        <w:rPr>
          <w:rFonts w:cs="Times New Roman"/>
        </w:rPr>
        <w:t xml:space="preserve"> 108(4): 938–54. </w:t>
      </w:r>
    </w:p>
    <w:p w14:paraId="78BD97BC" w14:textId="67D39BB0" w:rsidR="00FF2ADA" w:rsidRPr="00FF2ADA" w:rsidRDefault="00087A49" w:rsidP="00C34112">
      <w:pPr>
        <w:pStyle w:val="Bibliography"/>
        <w:rPr>
          <w:rFonts w:cs="Times New Roman"/>
        </w:rPr>
      </w:pPr>
      <w:r>
        <w:rPr>
          <w:rFonts w:cs="Times New Roman"/>
        </w:rPr>
        <w:t>Durst, Noah J</w:t>
      </w:r>
      <w:r w:rsidRPr="00FF2ADA">
        <w:rPr>
          <w:rFonts w:cs="Times New Roman"/>
        </w:rPr>
        <w:t xml:space="preserve"> </w:t>
      </w:r>
      <w:r>
        <w:rPr>
          <w:rFonts w:cs="Times New Roman"/>
        </w:rPr>
        <w:t>(</w:t>
      </w:r>
      <w:r w:rsidR="00FF2ADA" w:rsidRPr="00FF2ADA">
        <w:rPr>
          <w:rFonts w:cs="Times New Roman"/>
        </w:rPr>
        <w:t>2019</w:t>
      </w:r>
      <w:r>
        <w:rPr>
          <w:rFonts w:cs="Times New Roman"/>
        </w:rPr>
        <w:t>)</w:t>
      </w:r>
      <w:r w:rsidR="00FF2ADA" w:rsidRPr="00FF2ADA">
        <w:rPr>
          <w:rFonts w:cs="Times New Roman"/>
        </w:rPr>
        <w:t xml:space="preserve">. Race and Municipal Annexation After the Voting Rights Act. </w:t>
      </w:r>
      <w:r w:rsidR="00FF2ADA" w:rsidRPr="00FF2ADA">
        <w:rPr>
          <w:rFonts w:cs="Times New Roman"/>
          <w:i/>
          <w:iCs/>
        </w:rPr>
        <w:t>Journal of the American Planning Association</w:t>
      </w:r>
      <w:r w:rsidR="00FF2ADA" w:rsidRPr="00FF2ADA">
        <w:rPr>
          <w:rFonts w:cs="Times New Roman"/>
        </w:rPr>
        <w:t xml:space="preserve"> 85(1): 49–59. </w:t>
      </w:r>
    </w:p>
    <w:p w14:paraId="1C72ED94" w14:textId="5215DE26" w:rsidR="00FF2ADA" w:rsidRPr="00FF2ADA" w:rsidRDefault="00FF2ADA" w:rsidP="00C34112">
      <w:pPr>
        <w:pStyle w:val="Bibliography"/>
        <w:rPr>
          <w:rFonts w:cs="Times New Roman"/>
        </w:rPr>
      </w:pPr>
      <w:r w:rsidRPr="00FF2ADA">
        <w:rPr>
          <w:rFonts w:cs="Times New Roman"/>
        </w:rPr>
        <w:t xml:space="preserve">Durst, Noah J., Meng Cai, Jada </w:t>
      </w:r>
      <w:proofErr w:type="spellStart"/>
      <w:r w:rsidRPr="00FF2ADA">
        <w:rPr>
          <w:rFonts w:cs="Times New Roman"/>
        </w:rPr>
        <w:t>Tillison</w:t>
      </w:r>
      <w:proofErr w:type="spellEnd"/>
      <w:r w:rsidRPr="00FF2ADA">
        <w:rPr>
          <w:rFonts w:cs="Times New Roman"/>
        </w:rPr>
        <w:t xml:space="preserve">-Love, </w:t>
      </w:r>
      <w:proofErr w:type="spellStart"/>
      <w:r w:rsidRPr="00FF2ADA">
        <w:rPr>
          <w:rFonts w:cs="Times New Roman"/>
        </w:rPr>
        <w:t>Huiqing</w:t>
      </w:r>
      <w:proofErr w:type="spellEnd"/>
      <w:r w:rsidRPr="00FF2ADA">
        <w:rPr>
          <w:rFonts w:cs="Times New Roman"/>
        </w:rPr>
        <w:t xml:space="preserve"> Huang, and Wisdom Henry</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1–22. </w:t>
      </w:r>
    </w:p>
    <w:p w14:paraId="0010F7FF" w14:textId="7BBA3601" w:rsidR="00FF2ADA" w:rsidRPr="00FF2ADA" w:rsidRDefault="00FF2ADA" w:rsidP="00C34112">
      <w:pPr>
        <w:pStyle w:val="Bibliography"/>
        <w:rPr>
          <w:rFonts w:cs="Times New Roman"/>
        </w:rPr>
      </w:pPr>
      <w:r w:rsidRPr="00FF2ADA">
        <w:rPr>
          <w:rFonts w:cs="Times New Roman"/>
        </w:rPr>
        <w:t>Edwards, Mary M</w:t>
      </w:r>
      <w:r w:rsidR="00087A49">
        <w:rPr>
          <w:rFonts w:cs="Times New Roman"/>
        </w:rPr>
        <w:t xml:space="preserve"> (</w:t>
      </w:r>
      <w:r w:rsidRPr="00FF2ADA">
        <w:rPr>
          <w:rFonts w:cs="Times New Roman"/>
        </w:rPr>
        <w:t>2008</w:t>
      </w:r>
      <w:r w:rsidR="00087A49">
        <w:rPr>
          <w:rFonts w:cs="Times New Roman"/>
        </w:rPr>
        <w:t>)</w:t>
      </w:r>
      <w:r w:rsidRPr="00FF2ADA">
        <w:rPr>
          <w:rFonts w:cs="Times New Roman"/>
        </w:rPr>
        <w:t xml:space="preserve">. Understanding the Complexities of Annexation. </w:t>
      </w:r>
      <w:r w:rsidRPr="00FF2ADA">
        <w:rPr>
          <w:rFonts w:cs="Times New Roman"/>
          <w:i/>
          <w:iCs/>
        </w:rPr>
        <w:t>Journal of Planning Literature</w:t>
      </w:r>
      <w:r w:rsidRPr="00FF2ADA">
        <w:rPr>
          <w:rFonts w:cs="Times New Roman"/>
        </w:rPr>
        <w:t xml:space="preserve"> 23(2): 119–35. </w:t>
      </w:r>
    </w:p>
    <w:p w14:paraId="2606B214" w14:textId="0571CBE0" w:rsidR="00FF2ADA" w:rsidRPr="00FF2ADA" w:rsidRDefault="00FF2ADA" w:rsidP="00C34112">
      <w:pPr>
        <w:pStyle w:val="Bibliography"/>
        <w:rPr>
          <w:rFonts w:cs="Times New Roman"/>
        </w:rPr>
      </w:pPr>
      <w:r w:rsidRPr="00FF2ADA">
        <w:rPr>
          <w:rFonts w:cs="Times New Roman"/>
        </w:rPr>
        <w:t>Faber, Jacob W</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We Built This: Consequences of New Deal Era Intervention in America’s Racial Geography. </w:t>
      </w:r>
      <w:r w:rsidRPr="00FF2ADA">
        <w:rPr>
          <w:rFonts w:cs="Times New Roman"/>
          <w:i/>
          <w:iCs/>
        </w:rPr>
        <w:t>American Sociological Review</w:t>
      </w:r>
      <w:r w:rsidRPr="00FF2ADA">
        <w:rPr>
          <w:rFonts w:cs="Times New Roman"/>
        </w:rPr>
        <w:t xml:space="preserve"> 85(5): 739–75. </w:t>
      </w:r>
    </w:p>
    <w:p w14:paraId="69EA64D5" w14:textId="5C80AFF4" w:rsidR="00FF2ADA" w:rsidRPr="00FF2ADA" w:rsidRDefault="00FF2ADA" w:rsidP="00C34112">
      <w:pPr>
        <w:pStyle w:val="Bibliography"/>
        <w:rPr>
          <w:rFonts w:cs="Times New Roman"/>
        </w:rPr>
      </w:pPr>
      <w:r w:rsidRPr="00FF2ADA">
        <w:rPr>
          <w:rFonts w:cs="Times New Roman"/>
        </w:rPr>
        <w:t>Feder, Catalina, and Michael G. Miller</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Voter Purges After Shelby: Part of Special Symposium on Election Sciences. </w:t>
      </w:r>
      <w:r w:rsidRPr="00FF2ADA">
        <w:rPr>
          <w:rFonts w:cs="Times New Roman"/>
          <w:i/>
          <w:iCs/>
        </w:rPr>
        <w:t>American Politics Research</w:t>
      </w:r>
      <w:r w:rsidRPr="00FF2ADA">
        <w:rPr>
          <w:rFonts w:cs="Times New Roman"/>
        </w:rPr>
        <w:t xml:space="preserve"> 48(6): 687–92. </w:t>
      </w:r>
    </w:p>
    <w:p w14:paraId="602B365D" w14:textId="68744452" w:rsidR="00FF2ADA" w:rsidRPr="00FF2ADA" w:rsidRDefault="00FF2ADA" w:rsidP="00C34112">
      <w:pPr>
        <w:pStyle w:val="Bibliography"/>
        <w:rPr>
          <w:rFonts w:cs="Times New Roman"/>
        </w:rPr>
      </w:pPr>
      <w:r w:rsidRPr="00FF2ADA">
        <w:rPr>
          <w:rFonts w:cs="Times New Roman"/>
        </w:rPr>
        <w:t xml:space="preserve">Fox, </w:t>
      </w:r>
      <w:proofErr w:type="spellStart"/>
      <w:r w:rsidRPr="00FF2ADA">
        <w:rPr>
          <w:rFonts w:cs="Times New Roman"/>
        </w:rPr>
        <w:t>Cybelle</w:t>
      </w:r>
      <w:proofErr w:type="spellEnd"/>
      <w:r w:rsidRPr="00FF2ADA">
        <w:rPr>
          <w:rFonts w:cs="Times New Roman"/>
        </w:rPr>
        <w:t xml:space="preserve">, and Thomas A. Guglielmo </w:t>
      </w:r>
      <w:r w:rsidR="00087A49">
        <w:rPr>
          <w:rFonts w:cs="Times New Roman"/>
        </w:rPr>
        <w:t>(</w:t>
      </w:r>
      <w:r w:rsidRPr="00FF2ADA">
        <w:rPr>
          <w:rFonts w:cs="Times New Roman"/>
        </w:rPr>
        <w:t>2012</w:t>
      </w:r>
      <w:r w:rsidR="00087A49">
        <w:rPr>
          <w:rFonts w:cs="Times New Roman"/>
        </w:rPr>
        <w:t>)</w:t>
      </w:r>
      <w:r w:rsidRPr="00FF2ADA">
        <w:rPr>
          <w:rFonts w:cs="Times New Roman"/>
        </w:rPr>
        <w:t xml:space="preserve">. Defining America’s Racial Boundaries: Blacks, Mexicans, and European Immigrants, 1890–1945. </w:t>
      </w:r>
      <w:r w:rsidRPr="00FF2ADA">
        <w:rPr>
          <w:rFonts w:cs="Times New Roman"/>
          <w:i/>
          <w:iCs/>
        </w:rPr>
        <w:t>American Journal of Sociology</w:t>
      </w:r>
      <w:r w:rsidRPr="00FF2ADA">
        <w:rPr>
          <w:rFonts w:cs="Times New Roman"/>
        </w:rPr>
        <w:t xml:space="preserve"> 118(2): 327–79. </w:t>
      </w:r>
    </w:p>
    <w:p w14:paraId="74D178B4" w14:textId="527AEAD0" w:rsidR="00FF2ADA" w:rsidRDefault="00FF2ADA" w:rsidP="00C34112">
      <w:pPr>
        <w:pStyle w:val="Bibliography"/>
        <w:rPr>
          <w:rFonts w:cs="Times New Roman"/>
        </w:rPr>
      </w:pPr>
      <w:r w:rsidRPr="00FF2ADA">
        <w:rPr>
          <w:rFonts w:cs="Times New Roman"/>
        </w:rPr>
        <w:t>Gelman, Andrew, and Jennifer Hill</w:t>
      </w:r>
      <w:r w:rsidR="00087A49">
        <w:rPr>
          <w:rFonts w:cs="Times New Roman"/>
        </w:rPr>
        <w:t xml:space="preserve"> (</w:t>
      </w:r>
      <w:r w:rsidRPr="00FF2ADA">
        <w:rPr>
          <w:rFonts w:cs="Times New Roman"/>
        </w:rPr>
        <w:t>2007</w:t>
      </w:r>
      <w:r w:rsidR="00087A49">
        <w:rPr>
          <w:rFonts w:cs="Times New Roman"/>
        </w:rPr>
        <w:t>)</w:t>
      </w:r>
      <w:r w:rsidRPr="00FF2ADA">
        <w:rPr>
          <w:rFonts w:cs="Times New Roman"/>
        </w:rPr>
        <w:t xml:space="preserve">.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508F2167" w14:textId="5E8DA1E3" w:rsidR="00D2598A" w:rsidRPr="00D2598A" w:rsidRDefault="00D2598A" w:rsidP="00985C89">
      <w:pPr>
        <w:ind w:left="720" w:hanging="720"/>
      </w:pPr>
      <w:proofErr w:type="spellStart"/>
      <w:r>
        <w:t>Gomillion</w:t>
      </w:r>
      <w:proofErr w:type="spellEnd"/>
      <w:r w:rsidR="00354927">
        <w:t xml:space="preserve"> v. Lightfoot (1960).</w:t>
      </w:r>
      <w:r>
        <w:t xml:space="preserve"> </w:t>
      </w:r>
      <w:r w:rsidR="00354927">
        <w:t>&lt;</w:t>
      </w:r>
      <w:r w:rsidRPr="00D2598A">
        <w:t>https://www.oyez.org/cases/1960/32</w:t>
      </w:r>
      <w:r w:rsidR="00354927">
        <w:t>&gt; (accessed January 3, 2023).</w:t>
      </w:r>
    </w:p>
    <w:p w14:paraId="23109950" w14:textId="4DC62636" w:rsidR="00FF2ADA" w:rsidRPr="00FF2ADA" w:rsidRDefault="00FF2ADA" w:rsidP="00C34112">
      <w:pPr>
        <w:pStyle w:val="Bibliography"/>
        <w:rPr>
          <w:rFonts w:cs="Times New Roman"/>
        </w:rPr>
      </w:pPr>
      <w:r w:rsidRPr="00FF2ADA">
        <w:rPr>
          <w:rFonts w:cs="Times New Roman"/>
        </w:rPr>
        <w:t>Hall, Matthew</w:t>
      </w:r>
      <w:r w:rsidR="00087A49">
        <w:rPr>
          <w:rFonts w:cs="Times New Roman"/>
        </w:rPr>
        <w:t xml:space="preserve"> (</w:t>
      </w:r>
      <w:r w:rsidRPr="00FF2ADA">
        <w:rPr>
          <w:rFonts w:cs="Times New Roman"/>
        </w:rPr>
        <w:t>2013</w:t>
      </w:r>
      <w:r w:rsidR="00087A49">
        <w:rPr>
          <w:rFonts w:cs="Times New Roman"/>
        </w:rPr>
        <w:t>)</w:t>
      </w:r>
      <w:r w:rsidRPr="00FF2ADA">
        <w:rPr>
          <w:rFonts w:cs="Times New Roman"/>
        </w:rPr>
        <w:t xml:space="preserve">. Residential Integration on the New Frontier: Immigrant Segregation in Established and New Destinations. </w:t>
      </w:r>
      <w:r w:rsidRPr="00FF2ADA">
        <w:rPr>
          <w:rFonts w:cs="Times New Roman"/>
          <w:i/>
          <w:iCs/>
        </w:rPr>
        <w:t>Demography</w:t>
      </w:r>
      <w:r w:rsidRPr="00FF2ADA">
        <w:rPr>
          <w:rFonts w:cs="Times New Roman"/>
        </w:rPr>
        <w:t xml:space="preserve"> 50(5): 1873–96. </w:t>
      </w:r>
    </w:p>
    <w:p w14:paraId="4ED658B8" w14:textId="7692DB5A" w:rsidR="00FF2ADA" w:rsidRPr="00FF2ADA" w:rsidRDefault="00FF2ADA" w:rsidP="00C34112">
      <w:pPr>
        <w:pStyle w:val="Bibliography"/>
        <w:rPr>
          <w:rFonts w:cs="Times New Roman"/>
        </w:rPr>
      </w:pPr>
      <w:r w:rsidRPr="00FF2ADA">
        <w:rPr>
          <w:rFonts w:cs="Times New Roman"/>
        </w:rPr>
        <w:t>Hall, Matthew, and Barrett Lee</w:t>
      </w:r>
      <w:r w:rsidR="00087A49">
        <w:rPr>
          <w:rFonts w:cs="Times New Roman"/>
        </w:rPr>
        <w:t xml:space="preserve"> (</w:t>
      </w:r>
      <w:r w:rsidRPr="00FF2ADA">
        <w:rPr>
          <w:rFonts w:cs="Times New Roman"/>
        </w:rPr>
        <w:t>2010</w:t>
      </w:r>
      <w:r w:rsidR="00087A49">
        <w:rPr>
          <w:rFonts w:cs="Times New Roman"/>
        </w:rPr>
        <w:t>)</w:t>
      </w:r>
      <w:r w:rsidRPr="00FF2ADA">
        <w:rPr>
          <w:rFonts w:cs="Times New Roman"/>
        </w:rPr>
        <w:t xml:space="preserve">. How Diverse Are US Suburbs? </w:t>
      </w:r>
      <w:r w:rsidRPr="00FF2ADA">
        <w:rPr>
          <w:rFonts w:cs="Times New Roman"/>
          <w:i/>
          <w:iCs/>
        </w:rPr>
        <w:t>Urban Studies</w:t>
      </w:r>
      <w:r w:rsidRPr="00FF2ADA">
        <w:rPr>
          <w:rFonts w:cs="Times New Roman"/>
        </w:rPr>
        <w:t xml:space="preserve"> 47(1): 3–28. </w:t>
      </w:r>
    </w:p>
    <w:p w14:paraId="10166FB3" w14:textId="3A81521A" w:rsidR="00FF2ADA" w:rsidRPr="00FF2ADA" w:rsidRDefault="00FF2ADA" w:rsidP="00C34112">
      <w:pPr>
        <w:pStyle w:val="Bibliography"/>
        <w:rPr>
          <w:rFonts w:cs="Times New Roman"/>
        </w:rPr>
      </w:pPr>
      <w:r w:rsidRPr="00FF2ADA">
        <w:rPr>
          <w:rFonts w:cs="Times New Roman"/>
        </w:rPr>
        <w:t>Hardy, Lydia</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Voter Suppression Post-Shelby: Impacts and Issues of Voter Purge and Voter ID Laws. </w:t>
      </w:r>
      <w:r w:rsidRPr="00FF2ADA">
        <w:rPr>
          <w:rFonts w:cs="Times New Roman"/>
          <w:i/>
          <w:iCs/>
        </w:rPr>
        <w:t>Mercer Law Review</w:t>
      </w:r>
      <w:r w:rsidRPr="00FF2ADA">
        <w:rPr>
          <w:rFonts w:cs="Times New Roman"/>
        </w:rPr>
        <w:t xml:space="preserve"> 71(3): 857–78.</w:t>
      </w:r>
    </w:p>
    <w:p w14:paraId="47C7EC3C" w14:textId="55FA0E9C" w:rsidR="00FF2ADA" w:rsidRPr="00FF2ADA" w:rsidRDefault="00FF2ADA" w:rsidP="00C34112">
      <w:pPr>
        <w:pStyle w:val="Bibliography"/>
        <w:rPr>
          <w:rFonts w:cs="Times New Roman"/>
        </w:rPr>
      </w:pPr>
      <w:r w:rsidRPr="00FF2ADA">
        <w:rPr>
          <w:rFonts w:cs="Times New Roman"/>
        </w:rPr>
        <w:t xml:space="preserve">Harris, </w:t>
      </w:r>
      <w:proofErr w:type="spellStart"/>
      <w:r w:rsidRPr="00FF2ADA">
        <w:rPr>
          <w:rFonts w:cs="Times New Roman"/>
        </w:rPr>
        <w:t>Alexes</w:t>
      </w:r>
      <w:proofErr w:type="spellEnd"/>
      <w:r w:rsidR="00087A49">
        <w:rPr>
          <w:rFonts w:cs="Times New Roman"/>
        </w:rPr>
        <w:t xml:space="preserve"> (</w:t>
      </w:r>
      <w:r w:rsidRPr="00FF2ADA">
        <w:rPr>
          <w:rFonts w:cs="Times New Roman"/>
        </w:rPr>
        <w:t>2016</w:t>
      </w:r>
      <w:r w:rsidR="00087A49">
        <w:rPr>
          <w:rFonts w:cs="Times New Roman"/>
        </w:rPr>
        <w:t>)</w:t>
      </w:r>
      <w:r w:rsidRPr="00FF2ADA">
        <w:rPr>
          <w:rFonts w:cs="Times New Roman"/>
        </w:rPr>
        <w:t xml:space="preserve">.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4FBE8C1E" w:rsidR="00FF2ADA" w:rsidRPr="00FF2ADA" w:rsidRDefault="00FF2ADA" w:rsidP="00C34112">
      <w:pPr>
        <w:pStyle w:val="Bibliography"/>
        <w:rPr>
          <w:rFonts w:cs="Times New Roman"/>
        </w:rPr>
      </w:pPr>
      <w:r w:rsidRPr="00FF2ADA">
        <w:rPr>
          <w:rFonts w:cs="Times New Roman"/>
        </w:rPr>
        <w:lastRenderedPageBreak/>
        <w:t xml:space="preserve">Herron, Michael C., and Daniel A. Smith </w:t>
      </w:r>
      <w:r w:rsidR="00087A49">
        <w:rPr>
          <w:rFonts w:cs="Times New Roman"/>
        </w:rPr>
        <w:t>(</w:t>
      </w:r>
      <w:r w:rsidRPr="00FF2ADA">
        <w:rPr>
          <w:rFonts w:cs="Times New Roman"/>
        </w:rPr>
        <w:t>2015</w:t>
      </w:r>
      <w:r w:rsidR="00087A49">
        <w:rPr>
          <w:rFonts w:cs="Times New Roman"/>
        </w:rPr>
        <w:t>)</w:t>
      </w:r>
      <w:r w:rsidRPr="00FF2ADA">
        <w:rPr>
          <w:rFonts w:cs="Times New Roman"/>
        </w:rPr>
        <w:t xml:space="preserve">. Race, Shelby County, and the Voter Information Verification Act in North Carolina. </w:t>
      </w:r>
      <w:r w:rsidRPr="00FF2ADA">
        <w:rPr>
          <w:rFonts w:cs="Times New Roman"/>
          <w:i/>
          <w:iCs/>
        </w:rPr>
        <w:t>Florida State University Law Review</w:t>
      </w:r>
      <w:r w:rsidRPr="00FF2ADA">
        <w:rPr>
          <w:rFonts w:cs="Times New Roman"/>
        </w:rPr>
        <w:t xml:space="preserve"> 43(2): 465–506.</w:t>
      </w:r>
    </w:p>
    <w:p w14:paraId="3A54F8D3" w14:textId="48C4FF91" w:rsidR="00FF2ADA" w:rsidRPr="00FF2ADA" w:rsidRDefault="00FF2ADA" w:rsidP="00C34112">
      <w:pPr>
        <w:pStyle w:val="Bibliography"/>
        <w:rPr>
          <w:rFonts w:cs="Times New Roman"/>
        </w:rPr>
      </w:pPr>
      <w:r w:rsidRPr="00FF2ADA">
        <w:rPr>
          <w:rFonts w:cs="Times New Roman"/>
        </w:rPr>
        <w:t>Hirsh, C. Elizabeth</w:t>
      </w:r>
      <w:r w:rsidR="001C79EC">
        <w:rPr>
          <w:rFonts w:cs="Times New Roman"/>
        </w:rPr>
        <w:t xml:space="preserve"> (</w:t>
      </w:r>
      <w:r w:rsidRPr="00FF2ADA">
        <w:rPr>
          <w:rFonts w:cs="Times New Roman"/>
        </w:rPr>
        <w:t>2009</w:t>
      </w:r>
      <w:r w:rsidR="001C79EC">
        <w:rPr>
          <w:rFonts w:cs="Times New Roman"/>
        </w:rPr>
        <w:t>)</w:t>
      </w:r>
      <w:r w:rsidRPr="00FF2ADA">
        <w:rPr>
          <w:rFonts w:cs="Times New Roman"/>
        </w:rPr>
        <w:t xml:space="preserve">.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2): 245–71. </w:t>
      </w:r>
    </w:p>
    <w:p w14:paraId="68DA95CF" w14:textId="0A22986C" w:rsidR="00FF2ADA" w:rsidRPr="00FF2ADA" w:rsidRDefault="00FF2ADA" w:rsidP="00C34112">
      <w:pPr>
        <w:pStyle w:val="Bibliography"/>
        <w:rPr>
          <w:rFonts w:cs="Times New Roman"/>
        </w:rPr>
      </w:pPr>
      <w:r w:rsidRPr="00FF2ADA">
        <w:rPr>
          <w:rFonts w:cs="Times New Roman"/>
        </w:rPr>
        <w:t>Hwang, Jackelyn, and Tyler W. McDaniel</w:t>
      </w:r>
      <w:r w:rsidR="001C79EC">
        <w:rPr>
          <w:rFonts w:cs="Times New Roman"/>
        </w:rPr>
        <w:t xml:space="preserve"> (</w:t>
      </w:r>
      <w:r w:rsidRPr="00FF2ADA">
        <w:rPr>
          <w:rFonts w:cs="Times New Roman"/>
        </w:rPr>
        <w:t>2022</w:t>
      </w:r>
      <w:r w:rsidR="001C79EC">
        <w:rPr>
          <w:rFonts w:cs="Times New Roman"/>
        </w:rPr>
        <w:t>)</w:t>
      </w:r>
      <w:r w:rsidRPr="00FF2ADA">
        <w:rPr>
          <w:rFonts w:cs="Times New Roman"/>
        </w:rPr>
        <w:t xml:space="preserve">.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1): 8.1-8.23. </w:t>
      </w:r>
    </w:p>
    <w:p w14:paraId="24B21A44" w14:textId="478A8F0A" w:rsidR="00FF2ADA" w:rsidRPr="00FF2ADA" w:rsidRDefault="00FF2ADA" w:rsidP="00C34112">
      <w:pPr>
        <w:pStyle w:val="Bibliography"/>
        <w:rPr>
          <w:rFonts w:cs="Times New Roman"/>
        </w:rPr>
      </w:pPr>
      <w:r w:rsidRPr="00FF2ADA">
        <w:rPr>
          <w:rFonts w:cs="Times New Roman"/>
        </w:rPr>
        <w:t>Issacharoff, Samuel</w:t>
      </w:r>
      <w:r w:rsidR="001C79EC">
        <w:rPr>
          <w:rFonts w:cs="Times New Roman"/>
        </w:rPr>
        <w:t xml:space="preserve"> (</w:t>
      </w:r>
      <w:r w:rsidRPr="00FF2ADA">
        <w:rPr>
          <w:rFonts w:cs="Times New Roman"/>
        </w:rPr>
        <w:t>2013</w:t>
      </w:r>
      <w:r w:rsidR="001C79EC">
        <w:rPr>
          <w:rFonts w:cs="Times New Roman"/>
        </w:rPr>
        <w:t>)</w:t>
      </w:r>
      <w:r w:rsidRPr="00FF2ADA">
        <w:rPr>
          <w:rFonts w:cs="Times New Roman"/>
        </w:rPr>
        <w:t xml:space="preserve">. Beyond the Discrimination Model on Voting. </w:t>
      </w:r>
      <w:r w:rsidRPr="00FF2ADA">
        <w:rPr>
          <w:rFonts w:cs="Times New Roman"/>
          <w:i/>
          <w:iCs/>
        </w:rPr>
        <w:t>Harvard Law Review</w:t>
      </w:r>
      <w:r w:rsidRPr="00FF2ADA">
        <w:rPr>
          <w:rFonts w:cs="Times New Roman"/>
        </w:rPr>
        <w:t xml:space="preserve"> 127(1): 95–126.</w:t>
      </w:r>
    </w:p>
    <w:p w14:paraId="5FA6640A" w14:textId="5772EC7D"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w:t>
      </w:r>
      <w:r w:rsidR="001C79EC">
        <w:rPr>
          <w:rFonts w:cs="Times New Roman"/>
        </w:rPr>
        <w:t xml:space="preserve"> (</w:t>
      </w:r>
      <w:r w:rsidRPr="00FF2ADA">
        <w:rPr>
          <w:rFonts w:cs="Times New Roman"/>
        </w:rPr>
        <w:t>2021</w:t>
      </w:r>
      <w:r w:rsidR="001C79EC">
        <w:rPr>
          <w:rFonts w:cs="Times New Roman"/>
        </w:rPr>
        <w:t>)</w:t>
      </w:r>
      <w:r w:rsidRPr="00FF2ADA">
        <w:rPr>
          <w:rFonts w:cs="Times New Roman"/>
        </w:rPr>
        <w:t xml:space="preserve">. The Chance That Two People Chosen at Random Are of Different Race or Ethnicity Groups Has Increased Since 2010. U.S. Census Bureau. August 12. </w:t>
      </w:r>
      <w:r w:rsidR="001C79EC">
        <w:rPr>
          <w:rFonts w:cs="Times New Roman"/>
        </w:rPr>
        <w:t>&lt;</w:t>
      </w:r>
      <w:r w:rsidRPr="00FF2ADA">
        <w:rPr>
          <w:rFonts w:cs="Times New Roman"/>
        </w:rPr>
        <w:t>https://www.census.gov/library/stories/2021/08/2020-united-states-population-more-racially-ethnically-diverse-than-2010.html</w:t>
      </w:r>
      <w:r w:rsidR="001C79EC">
        <w:rPr>
          <w:rFonts w:cs="Times New Roman"/>
        </w:rPr>
        <w:t>&gt; (accessed August 25, 2022)</w:t>
      </w:r>
      <w:r w:rsidRPr="00FF2ADA">
        <w:rPr>
          <w:rFonts w:cs="Times New Roman"/>
        </w:rPr>
        <w:t>.</w:t>
      </w:r>
    </w:p>
    <w:p w14:paraId="0D58BC76" w14:textId="57705C68" w:rsidR="00FF2ADA" w:rsidRPr="00FF2ADA" w:rsidRDefault="00FF2ADA" w:rsidP="00C34112">
      <w:pPr>
        <w:pStyle w:val="Bibliography"/>
        <w:rPr>
          <w:rFonts w:cs="Times New Roman"/>
        </w:rPr>
      </w:pPr>
      <w:r w:rsidRPr="00FF2ADA">
        <w:rPr>
          <w:rFonts w:cs="Times New Roman"/>
        </w:rPr>
        <w:t xml:space="preserve">Johnson, James H., Allan Parnell, Ann Moss Joyner, Carolyn J. </w:t>
      </w:r>
      <w:proofErr w:type="spellStart"/>
      <w:r w:rsidRPr="00FF2ADA">
        <w:rPr>
          <w:rFonts w:cs="Times New Roman"/>
        </w:rPr>
        <w:t>Christman</w:t>
      </w:r>
      <w:proofErr w:type="spellEnd"/>
      <w:r w:rsidRPr="00FF2ADA">
        <w:rPr>
          <w:rFonts w:cs="Times New Roman"/>
        </w:rPr>
        <w:t>, and Ben Marsh</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Racial Apartheid in a Small North Carolina Town. </w:t>
      </w:r>
      <w:r w:rsidRPr="00FF2ADA">
        <w:rPr>
          <w:rFonts w:cs="Times New Roman"/>
          <w:i/>
          <w:iCs/>
        </w:rPr>
        <w:t>The Review of Black Political Economy</w:t>
      </w:r>
      <w:r w:rsidRPr="00FF2ADA">
        <w:rPr>
          <w:rFonts w:cs="Times New Roman"/>
        </w:rPr>
        <w:t xml:space="preserve"> 31(4): 89–107. </w:t>
      </w:r>
    </w:p>
    <w:p w14:paraId="2042B2C4" w14:textId="16638998" w:rsidR="00FF2ADA" w:rsidRPr="00FF2ADA" w:rsidRDefault="00FF2ADA" w:rsidP="00C34112">
      <w:pPr>
        <w:pStyle w:val="Bibliography"/>
        <w:rPr>
          <w:rFonts w:cs="Times New Roman"/>
        </w:rPr>
      </w:pPr>
      <w:proofErr w:type="spellStart"/>
      <w:r w:rsidRPr="00FF2ADA">
        <w:rPr>
          <w:rFonts w:cs="Times New Roman"/>
        </w:rPr>
        <w:t>Karaca</w:t>
      </w:r>
      <w:proofErr w:type="spellEnd"/>
      <w:r w:rsidRPr="00FF2ADA">
        <w:rPr>
          <w:rFonts w:cs="Times New Roman"/>
        </w:rPr>
        <w:t>-Mandic, Pinar, Edward C. Norton, and Bryan Dowd</w:t>
      </w:r>
      <w:r w:rsidR="009250BF">
        <w:rPr>
          <w:rFonts w:cs="Times New Roman"/>
        </w:rPr>
        <w:t xml:space="preserve"> (</w:t>
      </w:r>
      <w:r w:rsidRPr="00FF2ADA">
        <w:rPr>
          <w:rFonts w:cs="Times New Roman"/>
        </w:rPr>
        <w:t>2012</w:t>
      </w:r>
      <w:r w:rsidR="009250BF">
        <w:rPr>
          <w:rFonts w:cs="Times New Roman"/>
        </w:rPr>
        <w:t>)</w:t>
      </w:r>
      <w:r w:rsidRPr="00FF2ADA">
        <w:rPr>
          <w:rFonts w:cs="Times New Roman"/>
        </w:rPr>
        <w:t xml:space="preserve">. Interaction Terms in Nonlinear Models. </w:t>
      </w:r>
      <w:r w:rsidRPr="00FF2ADA">
        <w:rPr>
          <w:rFonts w:cs="Times New Roman"/>
          <w:i/>
          <w:iCs/>
        </w:rPr>
        <w:t>Health Services Research</w:t>
      </w:r>
      <w:r w:rsidRPr="00FF2ADA">
        <w:rPr>
          <w:rFonts w:cs="Times New Roman"/>
        </w:rPr>
        <w:t xml:space="preserve"> 47 (1pt1): 255–74. </w:t>
      </w:r>
    </w:p>
    <w:p w14:paraId="39D0D003" w14:textId="542A7062" w:rsidR="00FF2ADA" w:rsidRPr="00FF2ADA" w:rsidRDefault="00FF2ADA" w:rsidP="00C34112">
      <w:pPr>
        <w:pStyle w:val="Bibliography"/>
        <w:rPr>
          <w:rFonts w:cs="Times New Roman"/>
        </w:rPr>
      </w:pPr>
      <w:r w:rsidRPr="00FF2ADA">
        <w:rPr>
          <w:rFonts w:cs="Times New Roman"/>
        </w:rPr>
        <w:t>King, Desmond S., and Rogers M. Smith</w:t>
      </w:r>
      <w:r w:rsidR="009250BF">
        <w:rPr>
          <w:rFonts w:cs="Times New Roman"/>
        </w:rPr>
        <w:t xml:space="preserve"> (</w:t>
      </w:r>
      <w:r w:rsidRPr="00FF2ADA">
        <w:rPr>
          <w:rFonts w:cs="Times New Roman"/>
        </w:rPr>
        <w:t>2016</w:t>
      </w:r>
      <w:r w:rsidR="009250BF">
        <w:rPr>
          <w:rFonts w:cs="Times New Roman"/>
        </w:rPr>
        <w:t>)</w:t>
      </w:r>
      <w:r w:rsidRPr="00FF2ADA">
        <w:rPr>
          <w:rFonts w:cs="Times New Roman"/>
        </w:rPr>
        <w:t xml:space="preserve">. THE LAST </w:t>
      </w:r>
      <w:proofErr w:type="gramStart"/>
      <w:r w:rsidRPr="00FF2ADA">
        <w:rPr>
          <w:rFonts w:cs="Times New Roman"/>
        </w:rPr>
        <w:t>STAND?:</w:t>
      </w:r>
      <w:proofErr w:type="gramEnd"/>
      <w:r w:rsidRPr="00FF2ADA">
        <w:rPr>
          <w:rFonts w:cs="Times New Roman"/>
        </w:rPr>
        <w:t xml:space="preserve"> Shelby County v. Holder, White Political Power, and America’s Racial Policy Alliances.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3(1): 25–44. </w:t>
      </w:r>
    </w:p>
    <w:p w14:paraId="1AC8CF85" w14:textId="2A3EDAE8" w:rsidR="00FF2ADA" w:rsidRPr="00FF2ADA" w:rsidRDefault="00FF2ADA" w:rsidP="00C34112">
      <w:pPr>
        <w:pStyle w:val="Bibliography"/>
        <w:rPr>
          <w:rFonts w:cs="Times New Roman"/>
        </w:rPr>
      </w:pPr>
      <w:r w:rsidRPr="00FF2ADA">
        <w:rPr>
          <w:rFonts w:cs="Times New Roman"/>
        </w:rPr>
        <w:t>King, Ryan D, and Darren Wheelock</w:t>
      </w:r>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Group Threat and Social Control: Race, Perceptions of </w:t>
      </w:r>
      <w:proofErr w:type="gramStart"/>
      <w:r w:rsidRPr="00FF2ADA">
        <w:rPr>
          <w:rFonts w:cs="Times New Roman"/>
        </w:rPr>
        <w:t>Minorities</w:t>
      </w:r>
      <w:proofErr w:type="gramEnd"/>
      <w:r w:rsidRPr="00FF2ADA">
        <w:rPr>
          <w:rFonts w:cs="Times New Roman"/>
        </w:rPr>
        <w:t xml:space="preserve"> and the Desire to Punish. </w:t>
      </w:r>
      <w:r w:rsidRPr="00FF2ADA">
        <w:rPr>
          <w:rFonts w:cs="Times New Roman"/>
          <w:i/>
          <w:iCs/>
        </w:rPr>
        <w:t>Social Forces</w:t>
      </w:r>
      <w:r w:rsidRPr="00FF2ADA">
        <w:rPr>
          <w:rFonts w:cs="Times New Roman"/>
        </w:rPr>
        <w:t xml:space="preserve"> 85(3): 1255–80. </w:t>
      </w:r>
    </w:p>
    <w:p w14:paraId="24CDDF49" w14:textId="6647DBDC" w:rsidR="00FF2ADA" w:rsidRPr="00FF2ADA" w:rsidRDefault="00FF2ADA" w:rsidP="00C34112">
      <w:pPr>
        <w:pStyle w:val="Bibliography"/>
        <w:rPr>
          <w:rFonts w:cs="Times New Roman"/>
        </w:rPr>
      </w:pPr>
      <w:proofErr w:type="spellStart"/>
      <w:r w:rsidRPr="00FF2ADA">
        <w:rPr>
          <w:rFonts w:cs="Times New Roman"/>
        </w:rPr>
        <w:t>LaBriola</w:t>
      </w:r>
      <w:proofErr w:type="spellEnd"/>
      <w:r w:rsidRPr="00FF2ADA">
        <w:rPr>
          <w:rFonts w:cs="Times New Roman"/>
        </w:rPr>
        <w:t>, Joe</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The Race to Exclude: Residential Growth Controls in California Cities, 1970-1992. </w:t>
      </w:r>
      <w:proofErr w:type="spellStart"/>
      <w:r w:rsidRPr="00FF2ADA">
        <w:rPr>
          <w:rFonts w:cs="Times New Roman"/>
          <w:i/>
          <w:iCs/>
        </w:rPr>
        <w:t>ArXiv</w:t>
      </w:r>
      <w:proofErr w:type="spellEnd"/>
      <w:r w:rsidRPr="00FF2ADA">
        <w:rPr>
          <w:rFonts w:cs="Times New Roman"/>
        </w:rPr>
        <w:t>, https://doi.org/10.31235/osf.io/nqvfa.</w:t>
      </w:r>
    </w:p>
    <w:p w14:paraId="08FBAF51" w14:textId="0F97539C" w:rsidR="00FF2ADA" w:rsidRPr="00FF2ADA" w:rsidRDefault="00FF2ADA" w:rsidP="00C34112">
      <w:pPr>
        <w:pStyle w:val="Bibliography"/>
        <w:rPr>
          <w:rFonts w:cs="Times New Roman"/>
        </w:rPr>
      </w:pPr>
      <w:r w:rsidRPr="00FF2ADA">
        <w:rPr>
          <w:rFonts w:cs="Times New Roman"/>
        </w:rPr>
        <w:t>Lee, Jennifer, and Frank D. Bean</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098EF753" w:rsidR="00FF2ADA" w:rsidRPr="00FF2ADA" w:rsidRDefault="00FF2ADA" w:rsidP="00C34112">
      <w:pPr>
        <w:pStyle w:val="Bibliography"/>
        <w:rPr>
          <w:rFonts w:cs="Times New Roman"/>
        </w:rPr>
      </w:pPr>
      <w:r w:rsidRPr="00FF2ADA">
        <w:rPr>
          <w:rFonts w:cs="Times New Roman"/>
        </w:rPr>
        <w:t>Lens, Michael C</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Zoning, Land Use, and the Reproduction of Urban Inequality. </w:t>
      </w:r>
      <w:r w:rsidRPr="00FF2ADA">
        <w:rPr>
          <w:rFonts w:cs="Times New Roman"/>
          <w:i/>
          <w:iCs/>
        </w:rPr>
        <w:t>Annual Review of Sociology</w:t>
      </w:r>
      <w:r w:rsidRPr="00FF2ADA">
        <w:rPr>
          <w:rFonts w:cs="Times New Roman"/>
        </w:rPr>
        <w:t xml:space="preserve"> 48(1): 421–39. </w:t>
      </w:r>
    </w:p>
    <w:p w14:paraId="117DD7F5" w14:textId="4AB7B892"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Steven Michael Grice, and Michael </w:t>
      </w:r>
      <w:proofErr w:type="spellStart"/>
      <w:r w:rsidRPr="00FF2ADA">
        <w:rPr>
          <w:rFonts w:cs="Times New Roman"/>
        </w:rPr>
        <w:t>Taquino</w:t>
      </w:r>
      <w:proofErr w:type="spellEnd"/>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Municipal </w:t>
      </w:r>
      <w:proofErr w:type="spellStart"/>
      <w:r w:rsidRPr="00FF2ADA">
        <w:rPr>
          <w:rFonts w:cs="Times New Roman"/>
        </w:rPr>
        <w:t>Underbounding</w:t>
      </w:r>
      <w:proofErr w:type="spellEnd"/>
      <w:r w:rsidRPr="00FF2ADA">
        <w:rPr>
          <w:rFonts w:cs="Times New Roman"/>
        </w:rPr>
        <w:t xml:space="preserve">: Annexation and Racial Exclusion in Small Southern Towns. </w:t>
      </w:r>
      <w:r w:rsidRPr="00FF2ADA">
        <w:rPr>
          <w:rFonts w:cs="Times New Roman"/>
          <w:i/>
          <w:iCs/>
        </w:rPr>
        <w:t>Rural Sociology</w:t>
      </w:r>
      <w:r w:rsidRPr="00FF2ADA">
        <w:rPr>
          <w:rFonts w:cs="Times New Roman"/>
        </w:rPr>
        <w:t xml:space="preserve"> 72(1): 47–68. </w:t>
      </w:r>
    </w:p>
    <w:p w14:paraId="23D27D17" w14:textId="00D29660"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2D460F">
        <w:rPr>
          <w:rFonts w:cs="Times New Roman"/>
        </w:rPr>
        <w:t xml:space="preserve"> (</w:t>
      </w:r>
      <w:r w:rsidRPr="00FF2ADA">
        <w:rPr>
          <w:rFonts w:cs="Times New Roman"/>
        </w:rPr>
        <w:t>2012</w:t>
      </w:r>
      <w:r w:rsidR="002D460F">
        <w:rPr>
          <w:rFonts w:cs="Times New Roman"/>
        </w:rPr>
        <w:t>)</w:t>
      </w:r>
      <w:r w:rsidRPr="00FF2ADA">
        <w:rPr>
          <w:rFonts w:cs="Times New Roman"/>
        </w:rPr>
        <w:t xml:space="preserve">. The Geography of Exclusion: Race, Segregation, and Concentrated Poverty. </w:t>
      </w:r>
      <w:r w:rsidRPr="00FF2ADA">
        <w:rPr>
          <w:rFonts w:cs="Times New Roman"/>
          <w:i/>
          <w:iCs/>
        </w:rPr>
        <w:t>Social Problems</w:t>
      </w:r>
      <w:r w:rsidRPr="00FF2ADA">
        <w:rPr>
          <w:rFonts w:cs="Times New Roman"/>
        </w:rPr>
        <w:t xml:space="preserve"> 59(3): 364–88. </w:t>
      </w:r>
    </w:p>
    <w:p w14:paraId="5D159FD7" w14:textId="5D4E39BC" w:rsidR="00FF2ADA" w:rsidRPr="00FF2ADA" w:rsidRDefault="002D460F"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FF2ADA" w:rsidRPr="00FF2ADA">
        <w:rPr>
          <w:rFonts w:cs="Times New Roman"/>
        </w:rPr>
        <w:t xml:space="preserve"> </w:t>
      </w:r>
      <w:r>
        <w:rPr>
          <w:rFonts w:cs="Times New Roman"/>
        </w:rPr>
        <w:t>(</w:t>
      </w:r>
      <w:r w:rsidR="00FF2ADA" w:rsidRPr="00FF2ADA">
        <w:rPr>
          <w:rFonts w:cs="Times New Roman"/>
        </w:rPr>
        <w:t>2015</w:t>
      </w:r>
      <w:r>
        <w:rPr>
          <w:rFonts w:cs="Times New Roman"/>
        </w:rPr>
        <w:t>)</w:t>
      </w:r>
      <w:r w:rsidR="00FF2ADA" w:rsidRPr="00FF2ADA">
        <w:rPr>
          <w:rFonts w:cs="Times New Roman"/>
        </w:rPr>
        <w:t xml:space="preserve">. Toward a New Macro-Segregation? Decomposing Segregation within and between Metropolitan Cities and Suburbs. </w:t>
      </w:r>
      <w:r w:rsidR="00FF2ADA" w:rsidRPr="00FF2ADA">
        <w:rPr>
          <w:rFonts w:cs="Times New Roman"/>
          <w:i/>
          <w:iCs/>
        </w:rPr>
        <w:t>American Sociological Review</w:t>
      </w:r>
      <w:r w:rsidR="00FF2ADA" w:rsidRPr="00FF2ADA">
        <w:rPr>
          <w:rFonts w:cs="Times New Roman"/>
        </w:rPr>
        <w:t xml:space="preserve"> 80(4): 843–73. </w:t>
      </w:r>
    </w:p>
    <w:p w14:paraId="21A1D5B2" w14:textId="1F7E79E1"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Michael C. </w:t>
      </w:r>
      <w:proofErr w:type="spellStart"/>
      <w:r w:rsidRPr="00FF2ADA">
        <w:rPr>
          <w:rFonts w:cs="Times New Roman"/>
        </w:rPr>
        <w:t>Taquino</w:t>
      </w:r>
      <w:proofErr w:type="spellEnd"/>
      <w:r w:rsidRPr="00FF2ADA">
        <w:rPr>
          <w:rFonts w:cs="Times New Roman"/>
        </w:rPr>
        <w:t>, and Steven Michael Grice</w:t>
      </w:r>
      <w:r w:rsidR="002D460F">
        <w:rPr>
          <w:rFonts w:cs="Times New Roman"/>
        </w:rPr>
        <w:t xml:space="preserve"> (</w:t>
      </w:r>
      <w:r w:rsidRPr="00FF2ADA">
        <w:rPr>
          <w:rFonts w:cs="Times New Roman"/>
        </w:rPr>
        <w:t>2010</w:t>
      </w:r>
      <w:r w:rsidR="002D460F">
        <w:rPr>
          <w:rFonts w:cs="Times New Roman"/>
        </w:rPr>
        <w:t>)</w:t>
      </w:r>
      <w:r w:rsidRPr="00FF2ADA">
        <w:rPr>
          <w:rFonts w:cs="Times New Roman"/>
        </w:rPr>
        <w:t xml:space="preserve">.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2): 215–30. </w:t>
      </w:r>
    </w:p>
    <w:p w14:paraId="588FD84B" w14:textId="557F091D" w:rsidR="00FF2ADA" w:rsidRPr="00FF2ADA" w:rsidRDefault="00FF2ADA" w:rsidP="00C34112">
      <w:pPr>
        <w:pStyle w:val="Bibliography"/>
        <w:rPr>
          <w:rFonts w:cs="Times New Roman"/>
        </w:rPr>
      </w:pPr>
      <w:r w:rsidRPr="00FF2ADA">
        <w:rPr>
          <w:rFonts w:cs="Times New Roman"/>
        </w:rPr>
        <w:t>Manson, Steven, Jonathan Schroeder, David Van Riper, Tracy Kugler, and Ruggles</w:t>
      </w:r>
      <w:r w:rsidR="00614A94">
        <w:rPr>
          <w:rFonts w:cs="Times New Roman"/>
        </w:rPr>
        <w:t xml:space="preserve"> (</w:t>
      </w:r>
      <w:r w:rsidRPr="00FF2ADA">
        <w:rPr>
          <w:rFonts w:cs="Times New Roman"/>
        </w:rPr>
        <w:t>2021</w:t>
      </w:r>
      <w:r w:rsidR="00614A94">
        <w:rPr>
          <w:rFonts w:cs="Times New Roman"/>
        </w:rPr>
        <w:t>)</w:t>
      </w:r>
      <w:r w:rsidRPr="00FF2ADA">
        <w:rPr>
          <w:rFonts w:cs="Times New Roman"/>
        </w:rPr>
        <w:t xml:space="preserve">. National Historical Geographic Information System: Version 16.0. Minneapolis, MN: IPUMS. </w:t>
      </w:r>
    </w:p>
    <w:p w14:paraId="21698BCA" w14:textId="063ADA05" w:rsidR="00FF2ADA" w:rsidRPr="00FF2ADA" w:rsidRDefault="00FF2ADA" w:rsidP="00C34112">
      <w:pPr>
        <w:pStyle w:val="Bibliography"/>
        <w:rPr>
          <w:rFonts w:cs="Times New Roman"/>
        </w:rPr>
      </w:pPr>
      <w:r w:rsidRPr="00FF2ADA">
        <w:rPr>
          <w:rFonts w:cs="Times New Roman"/>
        </w:rPr>
        <w:lastRenderedPageBreak/>
        <w:t>Marsh, Ben, Allan M. Parnell, and Ann Moss Joyner</w:t>
      </w:r>
      <w:r w:rsidR="00CD0960">
        <w:rPr>
          <w:rFonts w:cs="Times New Roman"/>
        </w:rPr>
        <w:t xml:space="preserve"> (</w:t>
      </w:r>
      <w:r w:rsidRPr="00FF2ADA">
        <w:rPr>
          <w:rFonts w:cs="Times New Roman"/>
        </w:rPr>
        <w:t>2010</w:t>
      </w:r>
      <w:r w:rsidR="00CD0960">
        <w:rPr>
          <w:rFonts w:cs="Times New Roman"/>
        </w:rPr>
        <w:t>)</w:t>
      </w:r>
      <w:r w:rsidRPr="00FF2ADA">
        <w:rPr>
          <w:rFonts w:cs="Times New Roman"/>
        </w:rPr>
        <w:t xml:space="preserve">. Institutionalization of Racial Inequality in Local Political Geographies. </w:t>
      </w:r>
      <w:r w:rsidRPr="00FF2ADA">
        <w:rPr>
          <w:rFonts w:cs="Times New Roman"/>
          <w:i/>
          <w:iCs/>
        </w:rPr>
        <w:t>Urban Geography</w:t>
      </w:r>
      <w:r w:rsidRPr="00FF2ADA">
        <w:rPr>
          <w:rFonts w:cs="Times New Roman"/>
        </w:rPr>
        <w:t xml:space="preserve"> 31(5): 691–709. </w:t>
      </w:r>
    </w:p>
    <w:p w14:paraId="6924965A" w14:textId="7A1C86B1" w:rsidR="00FF2ADA" w:rsidRPr="00FF2ADA" w:rsidRDefault="00FF2ADA" w:rsidP="00C34112">
      <w:pPr>
        <w:pStyle w:val="Bibliography"/>
        <w:rPr>
          <w:rFonts w:cs="Times New Roman"/>
        </w:rPr>
      </w:pPr>
      <w:r w:rsidRPr="00FF2ADA">
        <w:rPr>
          <w:rFonts w:cs="Times New Roman"/>
        </w:rPr>
        <w:t xml:space="preserve">Massey, Douglas S., Jonathan Rothwell, and Thurston </w:t>
      </w:r>
      <w:proofErr w:type="spellStart"/>
      <w:r w:rsidRPr="00FF2ADA">
        <w:rPr>
          <w:rFonts w:cs="Times New Roman"/>
        </w:rPr>
        <w:t>Domina</w:t>
      </w:r>
      <w:proofErr w:type="spellEnd"/>
      <w:r w:rsidR="00186D5F">
        <w:rPr>
          <w:rFonts w:cs="Times New Roman"/>
        </w:rPr>
        <w:t xml:space="preserve"> (</w:t>
      </w:r>
      <w:r w:rsidRPr="00FF2ADA">
        <w:rPr>
          <w:rFonts w:cs="Times New Roman"/>
        </w:rPr>
        <w:t>2009</w:t>
      </w:r>
      <w:r w:rsidR="00186D5F">
        <w:rPr>
          <w:rFonts w:cs="Times New Roman"/>
        </w:rPr>
        <w:t>)</w:t>
      </w:r>
      <w:r w:rsidRPr="00FF2ADA">
        <w:rPr>
          <w:rFonts w:cs="Times New Roman"/>
        </w:rPr>
        <w:t xml:space="preserve">.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1): 74–90.</w:t>
      </w:r>
    </w:p>
    <w:p w14:paraId="3BA8EFF5" w14:textId="3BFBDCDD" w:rsidR="00FF2ADA" w:rsidRPr="00FF2ADA" w:rsidRDefault="00FF2ADA" w:rsidP="00C34112">
      <w:pPr>
        <w:pStyle w:val="Bibliography"/>
        <w:rPr>
          <w:rFonts w:cs="Times New Roman"/>
        </w:rPr>
      </w:pPr>
      <w:r w:rsidRPr="00FF2ADA">
        <w:rPr>
          <w:rFonts w:cs="Times New Roman"/>
        </w:rPr>
        <w:t>Miller, Gary J</w:t>
      </w:r>
      <w:r w:rsidR="00186D5F">
        <w:rPr>
          <w:rFonts w:cs="Times New Roman"/>
        </w:rPr>
        <w:t xml:space="preserve"> (</w:t>
      </w:r>
      <w:r w:rsidRPr="00FF2ADA">
        <w:rPr>
          <w:rFonts w:cs="Times New Roman"/>
        </w:rPr>
        <w:t>1981</w:t>
      </w:r>
      <w:r w:rsidR="00186D5F">
        <w:rPr>
          <w:rFonts w:cs="Times New Roman"/>
        </w:rPr>
        <w:t>)</w:t>
      </w:r>
      <w:r w:rsidRPr="00FF2ADA">
        <w:rPr>
          <w:rFonts w:cs="Times New Roman"/>
        </w:rPr>
        <w:t xml:space="preserve">. </w:t>
      </w:r>
      <w:r w:rsidRPr="00FF2ADA">
        <w:rPr>
          <w:rFonts w:cs="Times New Roman"/>
          <w:i/>
          <w:iCs/>
        </w:rPr>
        <w:t>Cities by Contract: The Politics of Municipal Incorporation</w:t>
      </w:r>
      <w:r w:rsidRPr="00FF2ADA">
        <w:rPr>
          <w:rFonts w:cs="Times New Roman"/>
        </w:rPr>
        <w:t>. Cambridge, MA: MIT Press.</w:t>
      </w:r>
    </w:p>
    <w:p w14:paraId="5B0A6E1B" w14:textId="36B48AB5" w:rsidR="00FF2ADA" w:rsidRPr="00FF2ADA" w:rsidRDefault="00FF2ADA" w:rsidP="00C34112">
      <w:pPr>
        <w:pStyle w:val="Bibliography"/>
        <w:rPr>
          <w:rFonts w:cs="Times New Roman"/>
        </w:rPr>
      </w:pPr>
      <w:proofErr w:type="spellStart"/>
      <w:r w:rsidRPr="00FF2ADA">
        <w:rPr>
          <w:rFonts w:cs="Times New Roman"/>
        </w:rPr>
        <w:t>Moeser</w:t>
      </w:r>
      <w:proofErr w:type="spellEnd"/>
      <w:r w:rsidRPr="00FF2ADA">
        <w:rPr>
          <w:rFonts w:cs="Times New Roman"/>
        </w:rPr>
        <w:t>, John, and Rutledge Dennis</w:t>
      </w:r>
      <w:r w:rsidR="00186D5F">
        <w:rPr>
          <w:rFonts w:cs="Times New Roman"/>
        </w:rPr>
        <w:t xml:space="preserve"> (</w:t>
      </w:r>
      <w:r w:rsidRPr="00FF2ADA">
        <w:rPr>
          <w:rFonts w:cs="Times New Roman"/>
        </w:rPr>
        <w:t>2020</w:t>
      </w:r>
      <w:r w:rsidR="00186D5F">
        <w:rPr>
          <w:rFonts w:cs="Times New Roman"/>
        </w:rPr>
        <w:t>)</w:t>
      </w:r>
      <w:r w:rsidRPr="00FF2ADA">
        <w:rPr>
          <w:rFonts w:cs="Times New Roman"/>
        </w:rPr>
        <w:t xml:space="preserve">. </w:t>
      </w:r>
      <w:r w:rsidRPr="00FF2ADA">
        <w:rPr>
          <w:rFonts w:cs="Times New Roman"/>
          <w:i/>
          <w:iCs/>
        </w:rPr>
        <w:t>The Politics of Annexation: Oligarchic Power in a Southern City</w:t>
      </w:r>
      <w:r w:rsidRPr="00FF2ADA">
        <w:rPr>
          <w:rFonts w:cs="Times New Roman"/>
        </w:rPr>
        <w:t xml:space="preserve">. Cambridge, MA: </w:t>
      </w:r>
      <w:proofErr w:type="spellStart"/>
      <w:r w:rsidRPr="00FF2ADA">
        <w:rPr>
          <w:rFonts w:cs="Times New Roman"/>
        </w:rPr>
        <w:t>Schenkman</w:t>
      </w:r>
      <w:proofErr w:type="spellEnd"/>
      <w:r w:rsidRPr="00FF2ADA">
        <w:rPr>
          <w:rFonts w:cs="Times New Roman"/>
        </w:rPr>
        <w:t xml:space="preserve"> Publishing Company. </w:t>
      </w:r>
    </w:p>
    <w:p w14:paraId="3A2EF56C" w14:textId="5BDC01BB" w:rsidR="00FF2ADA" w:rsidRPr="00FF2ADA" w:rsidRDefault="00FF2ADA" w:rsidP="00C34112">
      <w:pPr>
        <w:pStyle w:val="Bibliography"/>
        <w:rPr>
          <w:rFonts w:cs="Times New Roman"/>
        </w:rPr>
      </w:pPr>
      <w:proofErr w:type="spellStart"/>
      <w:r w:rsidRPr="00FF2ADA">
        <w:rPr>
          <w:rFonts w:cs="Times New Roman"/>
        </w:rPr>
        <w:t>Motomura</w:t>
      </w:r>
      <w:proofErr w:type="spellEnd"/>
      <w:r w:rsidRPr="00FF2ADA">
        <w:rPr>
          <w:rFonts w:cs="Times New Roman"/>
        </w:rPr>
        <w:t>, Hiroshi</w:t>
      </w:r>
      <w:r w:rsidR="00186D5F">
        <w:rPr>
          <w:rFonts w:cs="Times New Roman"/>
        </w:rPr>
        <w:t xml:space="preserve"> (</w:t>
      </w:r>
      <w:r w:rsidRPr="00FF2ADA">
        <w:rPr>
          <w:rFonts w:cs="Times New Roman"/>
        </w:rPr>
        <w:t>1982</w:t>
      </w:r>
      <w:r w:rsidR="00186D5F">
        <w:rPr>
          <w:rFonts w:cs="Times New Roman"/>
        </w:rPr>
        <w:t>)</w:t>
      </w:r>
      <w:r w:rsidRPr="00FF2ADA">
        <w:rPr>
          <w:rFonts w:cs="Times New Roman"/>
        </w:rPr>
        <w:t xml:space="preserve"> Preclearance under Section Five of the Voting Rights Act. </w:t>
      </w:r>
      <w:r w:rsidRPr="00FF2ADA">
        <w:rPr>
          <w:rFonts w:cs="Times New Roman"/>
          <w:i/>
          <w:iCs/>
        </w:rPr>
        <w:t>North Carolina Law Review</w:t>
      </w:r>
      <w:r w:rsidRPr="00FF2ADA">
        <w:rPr>
          <w:rFonts w:cs="Times New Roman"/>
        </w:rPr>
        <w:t xml:space="preserve"> 61(2): 189–246.</w:t>
      </w:r>
    </w:p>
    <w:p w14:paraId="368A147D" w14:textId="47B2ABC6" w:rsidR="00FF2ADA" w:rsidRPr="00FF2ADA" w:rsidRDefault="00FF2ADA" w:rsidP="00C34112">
      <w:pPr>
        <w:pStyle w:val="Bibliography"/>
        <w:rPr>
          <w:rFonts w:cs="Times New Roman"/>
        </w:rPr>
      </w:pPr>
      <w:r w:rsidRPr="00FF2ADA">
        <w:rPr>
          <w:rFonts w:cs="Times New Roman"/>
        </w:rPr>
        <w:t>Muhammad, Khalil Gibran</w:t>
      </w:r>
      <w:r w:rsidR="00186D5F">
        <w:rPr>
          <w:rFonts w:cs="Times New Roman"/>
        </w:rPr>
        <w:t xml:space="preserve"> (</w:t>
      </w:r>
      <w:r w:rsidRPr="00FF2ADA">
        <w:rPr>
          <w:rFonts w:cs="Times New Roman"/>
        </w:rPr>
        <w:t>2011</w:t>
      </w:r>
      <w:r w:rsidR="00186D5F">
        <w:rPr>
          <w:rFonts w:cs="Times New Roman"/>
        </w:rPr>
        <w:t>)</w:t>
      </w:r>
      <w:r w:rsidRPr="00FF2ADA">
        <w:rPr>
          <w:rFonts w:cs="Times New Roman"/>
        </w:rPr>
        <w:t xml:space="preserve">.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25F72B3" w:rsidR="00FF2ADA" w:rsidRPr="00FF2ADA" w:rsidRDefault="00FF2ADA" w:rsidP="00C34112">
      <w:pPr>
        <w:pStyle w:val="Bibliography"/>
        <w:rPr>
          <w:rFonts w:cs="Times New Roman"/>
        </w:rPr>
      </w:pPr>
      <w:proofErr w:type="spellStart"/>
      <w:r w:rsidRPr="00FF2ADA">
        <w:rPr>
          <w:rFonts w:cs="Times New Roman"/>
        </w:rPr>
        <w:t>Mukhija</w:t>
      </w:r>
      <w:proofErr w:type="spellEnd"/>
      <w:r w:rsidRPr="00FF2ADA">
        <w:rPr>
          <w:rFonts w:cs="Times New Roman"/>
        </w:rPr>
        <w:t>, Vinit, and David R. Mason</w:t>
      </w:r>
      <w:r w:rsidR="00186D5F">
        <w:rPr>
          <w:rFonts w:cs="Times New Roman"/>
        </w:rPr>
        <w:t xml:space="preserve"> (</w:t>
      </w:r>
      <w:r w:rsidRPr="00FF2ADA">
        <w:rPr>
          <w:rFonts w:cs="Times New Roman"/>
        </w:rPr>
        <w:t>2013</w:t>
      </w:r>
      <w:r w:rsidR="00186D5F">
        <w:rPr>
          <w:rFonts w:cs="Times New Roman"/>
        </w:rPr>
        <w:t>)</w:t>
      </w:r>
      <w:r w:rsidRPr="00FF2ADA">
        <w:rPr>
          <w:rFonts w:cs="Times New Roman"/>
        </w:rPr>
        <w:t xml:space="preserve">. Reluctant Cities, </w:t>
      </w:r>
      <w:proofErr w:type="spellStart"/>
      <w:r w:rsidRPr="00FF2ADA">
        <w:rPr>
          <w:rFonts w:cs="Times New Roman"/>
        </w:rPr>
        <w:t>Colonias</w:t>
      </w:r>
      <w:proofErr w:type="spellEnd"/>
      <w:r w:rsidRPr="00FF2ADA">
        <w:rPr>
          <w:rFonts w:cs="Times New Roman"/>
        </w:rPr>
        <w:t xml:space="preserve"> and Municipal </w:t>
      </w:r>
      <w:proofErr w:type="spellStart"/>
      <w:r w:rsidRPr="00FF2ADA">
        <w:rPr>
          <w:rFonts w:cs="Times New Roman"/>
        </w:rPr>
        <w:t>Underbounding</w:t>
      </w:r>
      <w:proofErr w:type="spellEnd"/>
      <w:r w:rsidRPr="00FF2ADA">
        <w:rPr>
          <w:rFonts w:cs="Times New Roman"/>
        </w:rPr>
        <w:t xml:space="preserve"> in the US: Can Cities Be Convinced to Annex Poor Enclaves? </w:t>
      </w:r>
      <w:r w:rsidRPr="00FF2ADA">
        <w:rPr>
          <w:rFonts w:cs="Times New Roman"/>
          <w:i/>
          <w:iCs/>
        </w:rPr>
        <w:t>Urban Studies</w:t>
      </w:r>
      <w:r w:rsidRPr="00FF2ADA">
        <w:rPr>
          <w:rFonts w:cs="Times New Roman"/>
        </w:rPr>
        <w:t xml:space="preserve"> 50(14): 2959–75. </w:t>
      </w:r>
    </w:p>
    <w:p w14:paraId="550EFB98" w14:textId="599730D7" w:rsidR="00FF2ADA" w:rsidRPr="00FF2ADA" w:rsidRDefault="00FF2ADA" w:rsidP="00C34112">
      <w:pPr>
        <w:pStyle w:val="Bibliography"/>
        <w:rPr>
          <w:rFonts w:cs="Times New Roman"/>
        </w:rPr>
      </w:pPr>
      <w:r w:rsidRPr="00FF2ADA">
        <w:rPr>
          <w:rFonts w:cs="Times New Roman"/>
        </w:rPr>
        <w:t>Murphy, Thomas P</w:t>
      </w:r>
      <w:r w:rsidR="00186D5F">
        <w:rPr>
          <w:rFonts w:cs="Times New Roman"/>
        </w:rPr>
        <w:t xml:space="preserve"> (</w:t>
      </w:r>
      <w:r w:rsidRPr="00FF2ADA">
        <w:rPr>
          <w:rFonts w:cs="Times New Roman"/>
        </w:rPr>
        <w:t>1978</w:t>
      </w:r>
      <w:r w:rsidR="00186D5F">
        <w:rPr>
          <w:rFonts w:cs="Times New Roman"/>
        </w:rPr>
        <w:t>)</w:t>
      </w:r>
      <w:r w:rsidRPr="00FF2ADA">
        <w:rPr>
          <w:rFonts w:cs="Times New Roman"/>
        </w:rPr>
        <w:t>. Race-</w:t>
      </w:r>
      <w:proofErr w:type="spellStart"/>
      <w:r w:rsidRPr="00FF2ADA">
        <w:rPr>
          <w:rFonts w:cs="Times New Roman"/>
        </w:rPr>
        <w:t>Base</w:t>
      </w:r>
      <w:proofErr w:type="spellEnd"/>
      <w:r w:rsidRPr="00FF2ADA">
        <w:rPr>
          <w:rFonts w:cs="Times New Roman"/>
        </w:rPr>
        <w:t xml:space="preserve"> Accounting: Assigning the Costs and Benefits of a Racially Motivated Annexation. </w:t>
      </w:r>
      <w:r w:rsidRPr="00FF2ADA">
        <w:rPr>
          <w:rFonts w:cs="Times New Roman"/>
          <w:i/>
          <w:iCs/>
        </w:rPr>
        <w:t>Urban Affairs Quarterly</w:t>
      </w:r>
      <w:r w:rsidRPr="00FF2ADA">
        <w:rPr>
          <w:rFonts w:cs="Times New Roman"/>
        </w:rPr>
        <w:t xml:space="preserve"> 14(2): 169–94.</w:t>
      </w:r>
    </w:p>
    <w:p w14:paraId="3AD6D228" w14:textId="18818D10" w:rsidR="00FF2ADA" w:rsidRPr="00FF2ADA" w:rsidRDefault="00FF2ADA" w:rsidP="00C34112">
      <w:pPr>
        <w:pStyle w:val="Bibliography"/>
        <w:rPr>
          <w:rFonts w:cs="Times New Roman"/>
        </w:rPr>
      </w:pPr>
      <w:r w:rsidRPr="00FF2ADA">
        <w:rPr>
          <w:rFonts w:cs="Times New Roman"/>
        </w:rPr>
        <w:t>Owens, Ann</w:t>
      </w:r>
      <w:r w:rsidR="00186D5F">
        <w:rPr>
          <w:rFonts w:cs="Times New Roman"/>
        </w:rPr>
        <w:t xml:space="preserve"> (</w:t>
      </w:r>
      <w:r w:rsidRPr="00FF2ADA">
        <w:rPr>
          <w:rFonts w:cs="Times New Roman"/>
        </w:rPr>
        <w:t>2019</w:t>
      </w:r>
      <w:r w:rsidR="00186D5F">
        <w:rPr>
          <w:rFonts w:cs="Times New Roman"/>
        </w:rPr>
        <w:t>)</w:t>
      </w:r>
      <w:r w:rsidRPr="00FF2ADA">
        <w:rPr>
          <w:rFonts w:cs="Times New Roman"/>
        </w:rPr>
        <w:t xml:space="preserve">. Building Inequality: Housing Segregation and Income Segregation. </w:t>
      </w:r>
      <w:r w:rsidRPr="00FF2ADA">
        <w:rPr>
          <w:rFonts w:cs="Times New Roman"/>
          <w:i/>
          <w:iCs/>
        </w:rPr>
        <w:t>Sociological Science</w:t>
      </w:r>
      <w:r w:rsidRPr="00FF2ADA">
        <w:rPr>
          <w:rFonts w:cs="Times New Roman"/>
        </w:rPr>
        <w:t xml:space="preserve"> 6: 497–525. </w:t>
      </w:r>
    </w:p>
    <w:p w14:paraId="5E491D80" w14:textId="361FF8EB" w:rsidR="00FF2ADA" w:rsidRPr="00FF2ADA" w:rsidRDefault="00FF2ADA" w:rsidP="00C34112">
      <w:pPr>
        <w:pStyle w:val="Bibliography"/>
        <w:rPr>
          <w:rFonts w:cs="Times New Roman"/>
        </w:rPr>
      </w:pPr>
      <w:r w:rsidRPr="00FF2ADA">
        <w:rPr>
          <w:rFonts w:cs="Times New Roman"/>
        </w:rPr>
        <w:t xml:space="preserve">Owens, Michael Leo, and </w:t>
      </w:r>
      <w:proofErr w:type="spellStart"/>
      <w:r w:rsidRPr="00FF2ADA">
        <w:rPr>
          <w:rFonts w:cs="Times New Roman"/>
        </w:rPr>
        <w:t>Andra</w:t>
      </w:r>
      <w:proofErr w:type="spellEnd"/>
      <w:r w:rsidRPr="00FF2ADA">
        <w:rPr>
          <w:rFonts w:cs="Times New Roman"/>
        </w:rPr>
        <w:t xml:space="preserve"> N. Gillespie</w:t>
      </w:r>
      <w:r w:rsidR="00122CC9">
        <w:rPr>
          <w:rFonts w:cs="Times New Roman"/>
        </w:rPr>
        <w:t xml:space="preserve"> (</w:t>
      </w:r>
      <w:r w:rsidRPr="00FF2ADA">
        <w:rPr>
          <w:rFonts w:cs="Times New Roman"/>
        </w:rPr>
        <w:t>2018</w:t>
      </w:r>
      <w:r w:rsidR="00122CC9">
        <w:rPr>
          <w:rFonts w:cs="Times New Roman"/>
        </w:rPr>
        <w:t>)</w:t>
      </w:r>
      <w:r w:rsidRPr="00FF2ADA">
        <w:rPr>
          <w:rFonts w:cs="Times New Roman"/>
        </w:rPr>
        <w:t>. Cityhood by ‘</w:t>
      </w:r>
      <w:proofErr w:type="spellStart"/>
      <w:r w:rsidRPr="00FF2ADA">
        <w:rPr>
          <w:rFonts w:cs="Times New Roman"/>
        </w:rPr>
        <w:t>Deannexation</w:t>
      </w:r>
      <w:proofErr w:type="spellEnd"/>
      <w:r w:rsidRPr="00FF2ADA">
        <w:rPr>
          <w:rFonts w:cs="Times New Roman"/>
        </w:rPr>
        <w:t xml:space="preserve">’: Race and the Referendum on Eagles Landing. </w:t>
      </w:r>
      <w:r w:rsidRPr="00FF2ADA">
        <w:rPr>
          <w:rFonts w:cs="Times New Roman"/>
          <w:i/>
          <w:iCs/>
        </w:rPr>
        <w:t>SSRN</w:t>
      </w:r>
      <w:r w:rsidRPr="00FF2ADA">
        <w:rPr>
          <w:rFonts w:cs="Times New Roman"/>
        </w:rPr>
        <w:t>, November. https://papers.ssrn.com/abstract=3290787.</w:t>
      </w:r>
    </w:p>
    <w:p w14:paraId="35FD9097" w14:textId="3B372199" w:rsidR="00FF2ADA" w:rsidRPr="00FF2ADA" w:rsidRDefault="00FF2ADA" w:rsidP="00C34112">
      <w:pPr>
        <w:pStyle w:val="Bibliography"/>
        <w:rPr>
          <w:rFonts w:cs="Times New Roman"/>
        </w:rPr>
      </w:pPr>
      <w:proofErr w:type="spellStart"/>
      <w:r w:rsidRPr="00FF2ADA">
        <w:rPr>
          <w:rFonts w:cs="Times New Roman"/>
        </w:rPr>
        <w:t>Pacewicz</w:t>
      </w:r>
      <w:proofErr w:type="spellEnd"/>
      <w:r w:rsidRPr="00FF2ADA">
        <w:rPr>
          <w:rFonts w:cs="Times New Roman"/>
        </w:rPr>
        <w:t>, Josh, and John N Robinson III</w:t>
      </w:r>
      <w:r w:rsidR="00122CC9">
        <w:rPr>
          <w:rFonts w:cs="Times New Roman"/>
        </w:rPr>
        <w:t xml:space="preserve"> (</w:t>
      </w:r>
      <w:r w:rsidRPr="00FF2ADA">
        <w:rPr>
          <w:rFonts w:cs="Times New Roman"/>
        </w:rPr>
        <w:t>2021</w:t>
      </w:r>
      <w:r w:rsidR="00122CC9">
        <w:rPr>
          <w:rFonts w:cs="Times New Roman"/>
        </w:rPr>
        <w:t>)</w:t>
      </w:r>
      <w:r w:rsidRPr="00FF2ADA">
        <w:rPr>
          <w:rFonts w:cs="Times New Roman"/>
        </w:rPr>
        <w:t xml:space="preserve">.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3): 975–1003. </w:t>
      </w:r>
    </w:p>
    <w:p w14:paraId="5BA0C992" w14:textId="790B9998" w:rsidR="00FF2ADA" w:rsidRPr="00FF2ADA" w:rsidRDefault="00FF2ADA" w:rsidP="00C34112">
      <w:pPr>
        <w:pStyle w:val="Bibliography"/>
        <w:rPr>
          <w:rFonts w:cs="Times New Roman"/>
        </w:rPr>
      </w:pPr>
      <w:proofErr w:type="spellStart"/>
      <w:r w:rsidRPr="00FF2ADA">
        <w:rPr>
          <w:rFonts w:cs="Times New Roman"/>
        </w:rPr>
        <w:t>Palandrani</w:t>
      </w:r>
      <w:proofErr w:type="spellEnd"/>
      <w:r w:rsidRPr="00FF2ADA">
        <w:rPr>
          <w:rFonts w:cs="Times New Roman"/>
        </w:rPr>
        <w:t>, Joseph, and Danika Watson</w:t>
      </w:r>
      <w:r w:rsidR="00122CC9">
        <w:rPr>
          <w:rFonts w:cs="Times New Roman"/>
        </w:rPr>
        <w:t xml:space="preserve"> (</w:t>
      </w:r>
      <w:r w:rsidRPr="00FF2ADA">
        <w:rPr>
          <w:rFonts w:cs="Times New Roman"/>
        </w:rPr>
        <w:t>2020</w:t>
      </w:r>
      <w:r w:rsidR="00122CC9">
        <w:rPr>
          <w:rFonts w:cs="Times New Roman"/>
        </w:rPr>
        <w:t>)</w:t>
      </w:r>
      <w:r w:rsidRPr="00FF2ADA">
        <w:rPr>
          <w:rFonts w:cs="Times New Roman"/>
        </w:rPr>
        <w:t xml:space="preserve">. Systemic Inequality | Racial Gerrymandering, The </w:t>
      </w:r>
      <w:proofErr w:type="gramStart"/>
      <w:r w:rsidRPr="00FF2ADA">
        <w:rPr>
          <w:rFonts w:cs="Times New Roman"/>
        </w:rPr>
        <w:t>For</w:t>
      </w:r>
      <w:proofErr w:type="gramEnd"/>
      <w:r w:rsidRPr="00FF2ADA">
        <w:rPr>
          <w:rFonts w:cs="Times New Roman"/>
        </w:rPr>
        <w:t xml:space="preserve"> the People Act, and Brnovich: Systemic Racism and Voting Rights in 2021. </w:t>
      </w:r>
      <w:r w:rsidRPr="00FF2ADA">
        <w:rPr>
          <w:rFonts w:cs="Times New Roman"/>
          <w:i/>
          <w:iCs/>
        </w:rPr>
        <w:t>Fordham Law Review Online</w:t>
      </w:r>
      <w:r w:rsidRPr="00FF2ADA">
        <w:rPr>
          <w:rFonts w:cs="Times New Roman"/>
        </w:rPr>
        <w:t xml:space="preserve"> 89: 124–39.</w:t>
      </w:r>
    </w:p>
    <w:p w14:paraId="4261C247" w14:textId="58DE9575" w:rsidR="00FF2ADA" w:rsidRPr="00FF2ADA" w:rsidRDefault="00FF2ADA" w:rsidP="00C34112">
      <w:pPr>
        <w:pStyle w:val="Bibliography"/>
        <w:rPr>
          <w:rFonts w:cs="Times New Roman"/>
        </w:rPr>
      </w:pPr>
      <w:proofErr w:type="spellStart"/>
      <w:r w:rsidRPr="00FF2ADA">
        <w:rPr>
          <w:rFonts w:cs="Times New Roman"/>
        </w:rPr>
        <w:t>Parisi</w:t>
      </w:r>
      <w:proofErr w:type="spellEnd"/>
      <w:r w:rsidRPr="00FF2ADA">
        <w:rPr>
          <w:rFonts w:cs="Times New Roman"/>
        </w:rPr>
        <w:t xml:space="preserve">, Domenico, Daniel T. </w:t>
      </w:r>
      <w:proofErr w:type="spellStart"/>
      <w:r w:rsidRPr="00FF2ADA">
        <w:rPr>
          <w:rFonts w:cs="Times New Roman"/>
        </w:rPr>
        <w:t>Lichter</w:t>
      </w:r>
      <w:proofErr w:type="spellEnd"/>
      <w:r w:rsidRPr="00FF2ADA">
        <w:rPr>
          <w:rFonts w:cs="Times New Roman"/>
        </w:rPr>
        <w:t xml:space="preserve">, and Michael C. </w:t>
      </w:r>
      <w:proofErr w:type="spellStart"/>
      <w:r w:rsidRPr="00FF2ADA">
        <w:rPr>
          <w:rFonts w:cs="Times New Roman"/>
        </w:rPr>
        <w:t>Taquino</w:t>
      </w:r>
      <w:proofErr w:type="spellEnd"/>
      <w:r w:rsidR="00122CC9">
        <w:rPr>
          <w:rFonts w:cs="Times New Roman"/>
        </w:rPr>
        <w:t xml:space="preserve"> (</w:t>
      </w:r>
      <w:r w:rsidRPr="00FF2ADA">
        <w:rPr>
          <w:rFonts w:cs="Times New Roman"/>
        </w:rPr>
        <w:t>2011</w:t>
      </w:r>
      <w:r w:rsidR="00122CC9">
        <w:rPr>
          <w:rFonts w:cs="Times New Roman"/>
        </w:rPr>
        <w:t>)</w:t>
      </w:r>
      <w:r w:rsidRPr="00FF2ADA">
        <w:rPr>
          <w:rFonts w:cs="Times New Roman"/>
        </w:rPr>
        <w:t xml:space="preserve">. Multi-Scale Residential Segregation: Black Exceptionalism and America’s Changing Color Line. </w:t>
      </w:r>
      <w:r w:rsidRPr="00FF2ADA">
        <w:rPr>
          <w:rFonts w:cs="Times New Roman"/>
          <w:i/>
          <w:iCs/>
        </w:rPr>
        <w:t>Social Forces</w:t>
      </w:r>
      <w:r w:rsidRPr="00FF2ADA">
        <w:rPr>
          <w:rFonts w:cs="Times New Roman"/>
        </w:rPr>
        <w:t xml:space="preserve"> 89(3): 829–52.</w:t>
      </w:r>
    </w:p>
    <w:p w14:paraId="3B66E846" w14:textId="534E8280" w:rsidR="00FF2ADA" w:rsidRPr="00FF2ADA" w:rsidRDefault="00FF2ADA" w:rsidP="00C34112">
      <w:pPr>
        <w:pStyle w:val="Bibliography"/>
        <w:rPr>
          <w:rFonts w:cs="Times New Roman"/>
        </w:rPr>
      </w:pPr>
      <w:proofErr w:type="spellStart"/>
      <w:r w:rsidRPr="00FF2ADA">
        <w:rPr>
          <w:rFonts w:cs="Times New Roman"/>
        </w:rPr>
        <w:t>Pebesma</w:t>
      </w:r>
      <w:proofErr w:type="spellEnd"/>
      <w:r w:rsidRPr="00FF2ADA">
        <w:rPr>
          <w:rFonts w:cs="Times New Roman"/>
        </w:rPr>
        <w:t xml:space="preserve">, </w:t>
      </w:r>
      <w:proofErr w:type="spellStart"/>
      <w:r w:rsidRPr="00FF2ADA">
        <w:rPr>
          <w:rFonts w:cs="Times New Roman"/>
        </w:rPr>
        <w:t>Edzer</w:t>
      </w:r>
      <w:proofErr w:type="spellEnd"/>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imple Features for R: Standardized Support for Spatial Vector Data. </w:t>
      </w:r>
      <w:r w:rsidRPr="00FF2ADA">
        <w:rPr>
          <w:rFonts w:cs="Times New Roman"/>
          <w:i/>
          <w:iCs/>
        </w:rPr>
        <w:t>The R Journal</w:t>
      </w:r>
      <w:r w:rsidRPr="00FF2ADA">
        <w:rPr>
          <w:rFonts w:cs="Times New Roman"/>
        </w:rPr>
        <w:t xml:space="preserve"> 10(1): 439. </w:t>
      </w:r>
    </w:p>
    <w:p w14:paraId="75E98E08" w14:textId="6A8042AD" w:rsidR="00FF2ADA" w:rsidRPr="00FF2ADA" w:rsidRDefault="00FF2ADA" w:rsidP="00C34112">
      <w:pPr>
        <w:pStyle w:val="Bibliography"/>
        <w:rPr>
          <w:rFonts w:cs="Times New Roman"/>
        </w:rPr>
      </w:pPr>
      <w:r w:rsidRPr="00FF2ADA">
        <w:rPr>
          <w:rFonts w:cs="Times New Roman"/>
        </w:rPr>
        <w:t xml:space="preserve">Reardon, Sean F., Elena </w:t>
      </w:r>
      <w:proofErr w:type="spellStart"/>
      <w:r w:rsidRPr="00FF2ADA">
        <w:rPr>
          <w:rFonts w:cs="Times New Roman"/>
        </w:rPr>
        <w:t>Tej</w:t>
      </w:r>
      <w:proofErr w:type="spellEnd"/>
      <w:r w:rsidRPr="00FF2ADA">
        <w:rPr>
          <w:rFonts w:cs="Times New Roman"/>
        </w:rPr>
        <w:t xml:space="preserve"> Grewal, Demetra </w:t>
      </w:r>
      <w:proofErr w:type="spellStart"/>
      <w:r w:rsidRPr="00FF2ADA">
        <w:rPr>
          <w:rFonts w:cs="Times New Roman"/>
        </w:rPr>
        <w:t>Kalogrides</w:t>
      </w:r>
      <w:proofErr w:type="spellEnd"/>
      <w:r w:rsidRPr="00FF2ADA">
        <w:rPr>
          <w:rFonts w:cs="Times New Roman"/>
        </w:rPr>
        <w:t>, and Erica Greenberg</w:t>
      </w:r>
      <w:r w:rsidR="00122CC9">
        <w:rPr>
          <w:rFonts w:cs="Times New Roman"/>
        </w:rPr>
        <w:t xml:space="preserve"> (</w:t>
      </w:r>
      <w:r w:rsidRPr="00FF2ADA">
        <w:rPr>
          <w:rFonts w:cs="Times New Roman"/>
        </w:rPr>
        <w:t>2012</w:t>
      </w:r>
      <w:r w:rsidR="00122CC9">
        <w:rPr>
          <w:rFonts w:cs="Times New Roman"/>
        </w:rPr>
        <w:t>)</w:t>
      </w:r>
      <w:r w:rsidRPr="00FF2ADA">
        <w:rPr>
          <w:rFonts w:cs="Times New Roman"/>
        </w:rPr>
        <w:t xml:space="preserve">.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4): 876–904. </w:t>
      </w:r>
    </w:p>
    <w:p w14:paraId="1BFAC97C" w14:textId="7EF6ABF1" w:rsidR="00FF2ADA" w:rsidRPr="00FF2ADA" w:rsidRDefault="00FF2ADA" w:rsidP="00C34112">
      <w:pPr>
        <w:pStyle w:val="Bibliography"/>
        <w:rPr>
          <w:rFonts w:cs="Times New Roman"/>
        </w:rPr>
      </w:pPr>
      <w:r w:rsidRPr="00FF2ADA">
        <w:rPr>
          <w:rFonts w:cs="Times New Roman"/>
        </w:rPr>
        <w:t xml:space="preserve">Reardon, Sean F., John T. Yun, and Tamela M. </w:t>
      </w:r>
      <w:proofErr w:type="spellStart"/>
      <w:r w:rsidRPr="00FF2ADA">
        <w:rPr>
          <w:rFonts w:cs="Times New Roman"/>
        </w:rPr>
        <w:t>Eitle</w:t>
      </w:r>
      <w:proofErr w:type="spellEnd"/>
      <w:r w:rsidR="00122CC9">
        <w:rPr>
          <w:rFonts w:cs="Times New Roman"/>
        </w:rPr>
        <w:t xml:space="preserve"> (</w:t>
      </w:r>
      <w:r w:rsidRPr="00FF2ADA">
        <w:rPr>
          <w:rFonts w:cs="Times New Roman"/>
        </w:rPr>
        <w:t>2000</w:t>
      </w:r>
      <w:r w:rsidR="00122CC9">
        <w:rPr>
          <w:rFonts w:cs="Times New Roman"/>
        </w:rPr>
        <w:t>)</w:t>
      </w:r>
      <w:r w:rsidRPr="00FF2ADA">
        <w:rPr>
          <w:rFonts w:cs="Times New Roman"/>
        </w:rPr>
        <w:t xml:space="preserve">.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3): 351–64. </w:t>
      </w:r>
    </w:p>
    <w:p w14:paraId="7F106832" w14:textId="5E53495F" w:rsidR="00FF2ADA" w:rsidRDefault="00FF2ADA" w:rsidP="00C34112">
      <w:pPr>
        <w:pStyle w:val="Bibliography"/>
        <w:rPr>
          <w:rFonts w:cs="Times New Roman"/>
        </w:rPr>
      </w:pPr>
      <w:proofErr w:type="spellStart"/>
      <w:r w:rsidRPr="00FF2ADA">
        <w:rPr>
          <w:rFonts w:cs="Times New Roman"/>
        </w:rPr>
        <w:t>Remster</w:t>
      </w:r>
      <w:proofErr w:type="spellEnd"/>
      <w:r w:rsidRPr="00FF2ADA">
        <w:rPr>
          <w:rFonts w:cs="Times New Roman"/>
        </w:rPr>
        <w:t>, Brianna, and Rory Kramer</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HIFTING POWER: The Impact of Incarceration on Political Representation.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5(2): 417–39. </w:t>
      </w:r>
    </w:p>
    <w:p w14:paraId="3C32B9D6" w14:textId="3DEF579F" w:rsidR="00985C89" w:rsidRPr="00985C89" w:rsidRDefault="00985C89" w:rsidP="00C1166C">
      <w:pPr>
        <w:ind w:left="720" w:hanging="720"/>
      </w:pPr>
      <w:r>
        <w:t xml:space="preserve">Richmond v. </w:t>
      </w:r>
      <w:r w:rsidR="0045247B">
        <w:t>U.S.</w:t>
      </w:r>
      <w:r>
        <w:t xml:space="preserve"> (1975).</w:t>
      </w:r>
      <w:r w:rsidR="0045247B">
        <w:t xml:space="preserve"> &lt;</w:t>
      </w:r>
      <w:r w:rsidR="0045247B" w:rsidRPr="0045247B">
        <w:t xml:space="preserve"> </w:t>
      </w:r>
      <w:r w:rsidR="0045247B" w:rsidRPr="0045247B">
        <w:t>https://www.oyez.org/cases/1974/74-201</w:t>
      </w:r>
      <w:r w:rsidR="0045247B">
        <w:t>&gt;</w:t>
      </w:r>
      <w:r>
        <w:t xml:space="preserve"> (accessed January 3, 2023). </w:t>
      </w:r>
    </w:p>
    <w:p w14:paraId="337A3150" w14:textId="3364F60C" w:rsidR="00FF2ADA" w:rsidRPr="00FF2ADA" w:rsidRDefault="00FF2ADA" w:rsidP="00C34112">
      <w:pPr>
        <w:pStyle w:val="Bibliography"/>
        <w:rPr>
          <w:rFonts w:cs="Times New Roman"/>
        </w:rPr>
      </w:pPr>
      <w:r w:rsidRPr="00FF2ADA">
        <w:rPr>
          <w:rFonts w:cs="Times New Roman"/>
        </w:rPr>
        <w:lastRenderedPageBreak/>
        <w:t>Roberto, Elizabeth</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1): 182–224. </w:t>
      </w:r>
    </w:p>
    <w:p w14:paraId="71C29A4F" w14:textId="3749225B" w:rsidR="00FF2ADA" w:rsidRPr="00FF2ADA" w:rsidRDefault="00FF2ADA" w:rsidP="00C34112">
      <w:pPr>
        <w:pStyle w:val="Bibliography"/>
        <w:rPr>
          <w:rFonts w:cs="Times New Roman"/>
        </w:rPr>
      </w:pPr>
      <w:r w:rsidRPr="00FF2ADA">
        <w:rPr>
          <w:rFonts w:cs="Times New Roman"/>
        </w:rPr>
        <w:t>Rothwell, Jonathan, and Douglas S. Massey</w:t>
      </w:r>
      <w:r w:rsidR="00122CC9">
        <w:rPr>
          <w:rFonts w:cs="Times New Roman"/>
        </w:rPr>
        <w:t xml:space="preserve"> (</w:t>
      </w:r>
      <w:r w:rsidRPr="00FF2ADA">
        <w:rPr>
          <w:rFonts w:cs="Times New Roman"/>
        </w:rPr>
        <w:t>2009</w:t>
      </w:r>
      <w:r w:rsidR="00122CC9">
        <w:rPr>
          <w:rFonts w:cs="Times New Roman"/>
        </w:rPr>
        <w:t>)</w:t>
      </w:r>
      <w:r w:rsidRPr="00FF2ADA">
        <w:rPr>
          <w:rFonts w:cs="Times New Roman"/>
        </w:rPr>
        <w:t xml:space="preserve">. The Effect of Density Zoning on Racial Segregation in U.S. Urban Areas. </w:t>
      </w:r>
      <w:r w:rsidRPr="00FF2ADA">
        <w:rPr>
          <w:rFonts w:cs="Times New Roman"/>
          <w:i/>
          <w:iCs/>
        </w:rPr>
        <w:t>Urban Affairs Review</w:t>
      </w:r>
      <w:r w:rsidRPr="00FF2ADA">
        <w:rPr>
          <w:rFonts w:cs="Times New Roman"/>
        </w:rPr>
        <w:t xml:space="preserve"> 44(6): 779–806.</w:t>
      </w:r>
    </w:p>
    <w:p w14:paraId="51A6B725" w14:textId="430B30D6" w:rsidR="00FF2ADA" w:rsidRPr="00FF2ADA" w:rsidRDefault="00FF2ADA" w:rsidP="00C34112">
      <w:pPr>
        <w:pStyle w:val="Bibliography"/>
        <w:rPr>
          <w:rFonts w:cs="Times New Roman"/>
        </w:rPr>
      </w:pPr>
      <w:proofErr w:type="spellStart"/>
      <w:r w:rsidRPr="00FF2ADA">
        <w:rPr>
          <w:rFonts w:cs="Times New Roman"/>
        </w:rPr>
        <w:t>Rugh</w:t>
      </w:r>
      <w:proofErr w:type="spellEnd"/>
      <w:r w:rsidRPr="00FF2ADA">
        <w:rPr>
          <w:rFonts w:cs="Times New Roman"/>
        </w:rPr>
        <w:t>, Jacob S., and Douglas S. Massey</w:t>
      </w:r>
      <w:r w:rsidR="00D31CEA">
        <w:rPr>
          <w:rFonts w:cs="Times New Roman"/>
        </w:rPr>
        <w:t xml:space="preserve"> (</w:t>
      </w:r>
      <w:r w:rsidRPr="00FF2ADA">
        <w:rPr>
          <w:rFonts w:cs="Times New Roman"/>
        </w:rPr>
        <w:t>2014</w:t>
      </w:r>
      <w:r w:rsidR="00D31CEA">
        <w:rPr>
          <w:rFonts w:cs="Times New Roman"/>
        </w:rPr>
        <w:t>)</w:t>
      </w:r>
      <w:r w:rsidRPr="00FF2ADA">
        <w:rPr>
          <w:rFonts w:cs="Times New Roman"/>
        </w:rPr>
        <w:t xml:space="preserve">. Segregation in Post-Civil Rights America: Stalled Integration or End of the Segregated Century?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1(2): 205–32. </w:t>
      </w:r>
    </w:p>
    <w:p w14:paraId="03CCD665" w14:textId="749B3C1E" w:rsidR="00FF2ADA" w:rsidRPr="00FF2ADA" w:rsidRDefault="00FF2ADA" w:rsidP="00C34112">
      <w:pPr>
        <w:pStyle w:val="Bibliography"/>
        <w:rPr>
          <w:rFonts w:cs="Times New Roman"/>
        </w:rPr>
      </w:pPr>
      <w:r w:rsidRPr="00FF2ADA">
        <w:rPr>
          <w:rFonts w:cs="Times New Roman"/>
        </w:rPr>
        <w:t>Ryo, Emily</w:t>
      </w:r>
      <w:r w:rsidR="005D6C81">
        <w:rPr>
          <w:rFonts w:cs="Times New Roman"/>
        </w:rPr>
        <w:t xml:space="preserve"> (</w:t>
      </w:r>
      <w:r w:rsidRPr="00FF2ADA">
        <w:rPr>
          <w:rFonts w:cs="Times New Roman"/>
        </w:rPr>
        <w:t>2019</w:t>
      </w:r>
      <w:r w:rsidR="005D6C81">
        <w:rPr>
          <w:rFonts w:cs="Times New Roman"/>
        </w:rPr>
        <w:t>)</w:t>
      </w:r>
      <w:r w:rsidRPr="00FF2ADA">
        <w:rPr>
          <w:rFonts w:cs="Times New Roman"/>
        </w:rPr>
        <w:t xml:space="preserve">. Detention as Deterrence. </w:t>
      </w:r>
      <w:r w:rsidRPr="00FF2ADA">
        <w:rPr>
          <w:rFonts w:cs="Times New Roman"/>
          <w:i/>
          <w:iCs/>
        </w:rPr>
        <w:t>Stanford Law Review</w:t>
      </w:r>
      <w:r w:rsidRPr="00FF2ADA">
        <w:rPr>
          <w:rFonts w:cs="Times New Roman"/>
        </w:rPr>
        <w:t xml:space="preserve"> 71: 237–50.</w:t>
      </w:r>
    </w:p>
    <w:p w14:paraId="64498CE6" w14:textId="3BCD3D4A" w:rsidR="00FF2ADA" w:rsidRPr="00FF2ADA" w:rsidRDefault="00FF2ADA" w:rsidP="00C34112">
      <w:pPr>
        <w:pStyle w:val="Bibliography"/>
        <w:rPr>
          <w:rFonts w:cs="Times New Roman"/>
        </w:rPr>
      </w:pPr>
      <w:r w:rsidRPr="00FF2ADA">
        <w:rPr>
          <w:rFonts w:cs="Times New Roman"/>
        </w:rPr>
        <w:t xml:space="preserve">Sass, Tim R., and Stephen L. </w:t>
      </w:r>
      <w:proofErr w:type="spellStart"/>
      <w:r w:rsidRPr="00FF2ADA">
        <w:rPr>
          <w:rFonts w:cs="Times New Roman"/>
        </w:rPr>
        <w:t>Mehay</w:t>
      </w:r>
      <w:proofErr w:type="spellEnd"/>
      <w:r w:rsidR="005D6C81">
        <w:rPr>
          <w:rFonts w:cs="Times New Roman"/>
        </w:rPr>
        <w:t xml:space="preserve"> (</w:t>
      </w:r>
      <w:r w:rsidRPr="00FF2ADA">
        <w:rPr>
          <w:rFonts w:cs="Times New Roman"/>
        </w:rPr>
        <w:t>1995</w:t>
      </w:r>
      <w:r w:rsidR="005D6C81">
        <w:rPr>
          <w:rFonts w:cs="Times New Roman"/>
        </w:rPr>
        <w:t>)</w:t>
      </w:r>
      <w:r w:rsidRPr="00FF2ADA">
        <w:rPr>
          <w:rFonts w:cs="Times New Roman"/>
        </w:rPr>
        <w:t xml:space="preserve">.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2): 367–92. </w:t>
      </w:r>
    </w:p>
    <w:p w14:paraId="74AF33D6" w14:textId="66D2FF41" w:rsidR="00FF2ADA" w:rsidRPr="00FF2ADA" w:rsidRDefault="00FF2ADA" w:rsidP="00C34112">
      <w:pPr>
        <w:pStyle w:val="Bibliography"/>
        <w:rPr>
          <w:rFonts w:cs="Times New Roman"/>
        </w:rPr>
      </w:pPr>
      <w:proofErr w:type="spellStart"/>
      <w:r w:rsidRPr="00FF2ADA">
        <w:rPr>
          <w:rFonts w:cs="Times New Roman"/>
        </w:rPr>
        <w:t>Schuit</w:t>
      </w:r>
      <w:proofErr w:type="spellEnd"/>
      <w:r w:rsidRPr="00FF2ADA">
        <w:rPr>
          <w:rFonts w:cs="Times New Roman"/>
        </w:rPr>
        <w:t>, Sophie, and Jon C. Rogowski</w:t>
      </w:r>
      <w:r w:rsidR="00326587">
        <w:rPr>
          <w:rFonts w:cs="Times New Roman"/>
        </w:rPr>
        <w:t xml:space="preserve"> (</w:t>
      </w:r>
      <w:r w:rsidRPr="00FF2ADA">
        <w:rPr>
          <w:rFonts w:cs="Times New Roman"/>
        </w:rPr>
        <w:t>2017</w:t>
      </w:r>
      <w:r w:rsidR="00326587">
        <w:rPr>
          <w:rFonts w:cs="Times New Roman"/>
        </w:rPr>
        <w:t>)</w:t>
      </w:r>
      <w:r w:rsidRPr="00FF2ADA">
        <w:rPr>
          <w:rFonts w:cs="Times New Roman"/>
        </w:rPr>
        <w:t xml:space="preserve">. Race, Representation, and the Voting Rights Act. </w:t>
      </w:r>
      <w:r w:rsidRPr="00FF2ADA">
        <w:rPr>
          <w:rFonts w:cs="Times New Roman"/>
          <w:i/>
          <w:iCs/>
        </w:rPr>
        <w:t>American Journal of Political Science</w:t>
      </w:r>
      <w:r w:rsidRPr="00FF2ADA">
        <w:rPr>
          <w:rFonts w:cs="Times New Roman"/>
        </w:rPr>
        <w:t xml:space="preserve"> 61(3): 513–26. </w:t>
      </w:r>
    </w:p>
    <w:p w14:paraId="0064823F" w14:textId="28901C87" w:rsidR="00FF2ADA" w:rsidRDefault="00FF2ADA" w:rsidP="00C34112">
      <w:pPr>
        <w:pStyle w:val="Bibliography"/>
        <w:rPr>
          <w:rFonts w:cs="Times New Roman"/>
        </w:rPr>
      </w:pPr>
      <w:r w:rsidRPr="00FF2ADA">
        <w:rPr>
          <w:rFonts w:cs="Times New Roman"/>
        </w:rPr>
        <w:t xml:space="preserve">Shah, </w:t>
      </w:r>
      <w:proofErr w:type="spellStart"/>
      <w:r w:rsidRPr="00FF2ADA">
        <w:rPr>
          <w:rFonts w:cs="Times New Roman"/>
        </w:rPr>
        <w:t>Paru</w:t>
      </w:r>
      <w:proofErr w:type="spellEnd"/>
      <w:r w:rsidRPr="00FF2ADA">
        <w:rPr>
          <w:rFonts w:cs="Times New Roman"/>
        </w:rPr>
        <w:t xml:space="preserve"> R., Melissa J. </w:t>
      </w:r>
      <w:proofErr w:type="spellStart"/>
      <w:r w:rsidRPr="00FF2ADA">
        <w:rPr>
          <w:rFonts w:cs="Times New Roman"/>
        </w:rPr>
        <w:t>Marschall</w:t>
      </w:r>
      <w:proofErr w:type="spellEnd"/>
      <w:r w:rsidRPr="00FF2ADA">
        <w:rPr>
          <w:rFonts w:cs="Times New Roman"/>
        </w:rPr>
        <w:t xml:space="preserve">, and Anirudh V. S. </w:t>
      </w:r>
      <w:proofErr w:type="spellStart"/>
      <w:r w:rsidRPr="00FF2ADA">
        <w:rPr>
          <w:rFonts w:cs="Times New Roman"/>
        </w:rPr>
        <w:t>Ruhil</w:t>
      </w:r>
      <w:proofErr w:type="spellEnd"/>
      <w:r w:rsidR="00326587">
        <w:rPr>
          <w:rFonts w:cs="Times New Roman"/>
        </w:rPr>
        <w:t xml:space="preserve"> (</w:t>
      </w:r>
      <w:r w:rsidRPr="00FF2ADA">
        <w:rPr>
          <w:rFonts w:cs="Times New Roman"/>
        </w:rPr>
        <w:t>2013</w:t>
      </w:r>
      <w:r w:rsidR="00326587">
        <w:rPr>
          <w:rFonts w:cs="Times New Roman"/>
        </w:rPr>
        <w:t>)</w:t>
      </w:r>
      <w:r w:rsidRPr="00FF2ADA">
        <w:rPr>
          <w:rFonts w:cs="Times New Roman"/>
        </w:rPr>
        <w:t xml:space="preserve">. Are We There Yet? The Voting Rights Act and Black Representation on City Councils, 1981–2006. </w:t>
      </w:r>
      <w:r w:rsidRPr="00FF2ADA">
        <w:rPr>
          <w:rFonts w:cs="Times New Roman"/>
          <w:i/>
          <w:iCs/>
        </w:rPr>
        <w:t>The Journal of Politics</w:t>
      </w:r>
      <w:r w:rsidRPr="00FF2ADA">
        <w:rPr>
          <w:rFonts w:cs="Times New Roman"/>
        </w:rPr>
        <w:t xml:space="preserve"> 75(4): 993–1008. </w:t>
      </w:r>
    </w:p>
    <w:p w14:paraId="3BA323F6" w14:textId="31C3390F" w:rsidR="00037561" w:rsidRPr="00037561" w:rsidRDefault="00037561" w:rsidP="00037561">
      <w:pPr>
        <w:ind w:left="720" w:hanging="720"/>
      </w:pPr>
      <w:r>
        <w:t>Shelby County, Alabama v. Eric H. Holder, Jr</w:t>
      </w:r>
      <w:r w:rsidR="00D2598A">
        <w:t xml:space="preserve"> (</w:t>
      </w:r>
      <w:r>
        <w:t>2013</w:t>
      </w:r>
      <w:r w:rsidR="00D2598A">
        <w:t>)</w:t>
      </w:r>
      <w:r>
        <w:t xml:space="preserve">. </w:t>
      </w:r>
      <w:r w:rsidR="00D2598A">
        <w:t>&lt;</w:t>
      </w:r>
      <w:r w:rsidRPr="00850F2B">
        <w:t>https://www.oyez.org/cases/2012/12-96</w:t>
      </w:r>
      <w:r w:rsidR="00D2598A">
        <w:t xml:space="preserve">&gt; (accessed </w:t>
      </w:r>
      <w:r w:rsidR="00C36635">
        <w:t>January 3</w:t>
      </w:r>
      <w:r w:rsidR="00D2598A">
        <w:t>, 202</w:t>
      </w:r>
      <w:r w:rsidR="00C36635">
        <w:t>3</w:t>
      </w:r>
      <w:r w:rsidR="00D2598A">
        <w:t>)</w:t>
      </w:r>
      <w:r>
        <w:t xml:space="preserve">. </w:t>
      </w:r>
    </w:p>
    <w:p w14:paraId="2AE554C6" w14:textId="0FBE0083" w:rsidR="00FF2ADA" w:rsidRPr="00FF2ADA" w:rsidRDefault="00FF2ADA" w:rsidP="00C34112">
      <w:pPr>
        <w:pStyle w:val="Bibliography"/>
        <w:rPr>
          <w:rFonts w:cs="Times New Roman"/>
        </w:rPr>
      </w:pPr>
      <w:proofErr w:type="spellStart"/>
      <w:r w:rsidRPr="00FF2ADA">
        <w:rPr>
          <w:rFonts w:cs="Times New Roman"/>
        </w:rPr>
        <w:t>Shlay</w:t>
      </w:r>
      <w:proofErr w:type="spellEnd"/>
      <w:r w:rsidRPr="00FF2ADA">
        <w:rPr>
          <w:rFonts w:cs="Times New Roman"/>
        </w:rPr>
        <w:t>, Anne B., and Peter H. Rossi</w:t>
      </w:r>
      <w:r w:rsidR="00F20225">
        <w:rPr>
          <w:rFonts w:cs="Times New Roman"/>
        </w:rPr>
        <w:t xml:space="preserve"> (</w:t>
      </w:r>
      <w:r w:rsidRPr="00FF2ADA">
        <w:rPr>
          <w:rFonts w:cs="Times New Roman"/>
        </w:rPr>
        <w:t>1981</w:t>
      </w:r>
      <w:r w:rsidR="00F20225">
        <w:rPr>
          <w:rFonts w:cs="Times New Roman"/>
        </w:rPr>
        <w:t>)</w:t>
      </w:r>
      <w:r w:rsidRPr="00FF2ADA">
        <w:rPr>
          <w:rFonts w:cs="Times New Roman"/>
        </w:rPr>
        <w:t xml:space="preserve">. Keeping up the </w:t>
      </w:r>
      <w:proofErr w:type="gramStart"/>
      <w:r w:rsidRPr="00FF2ADA">
        <w:rPr>
          <w:rFonts w:cs="Times New Roman"/>
        </w:rPr>
        <w:t>Neighborhood</w:t>
      </w:r>
      <w:proofErr w:type="gramEnd"/>
      <w:r w:rsidRPr="00FF2ADA">
        <w:rPr>
          <w:rFonts w:cs="Times New Roman"/>
        </w:rPr>
        <w:t xml:space="preserve">: Estimating Net Effects of Zoning. </w:t>
      </w:r>
      <w:r w:rsidRPr="00FF2ADA">
        <w:rPr>
          <w:rFonts w:cs="Times New Roman"/>
          <w:i/>
          <w:iCs/>
        </w:rPr>
        <w:t>American Sociological Review</w:t>
      </w:r>
      <w:r w:rsidRPr="00FF2ADA">
        <w:rPr>
          <w:rFonts w:cs="Times New Roman"/>
        </w:rPr>
        <w:t xml:space="preserve"> 46(6): 703–19. </w:t>
      </w:r>
    </w:p>
    <w:p w14:paraId="3AF1F803" w14:textId="3CBED9B4" w:rsidR="00FF2ADA" w:rsidRPr="00FF2ADA" w:rsidRDefault="00FF2ADA" w:rsidP="00C34112">
      <w:pPr>
        <w:pStyle w:val="Bibliography"/>
        <w:rPr>
          <w:rFonts w:cs="Times New Roman"/>
        </w:rPr>
      </w:pPr>
      <w:r w:rsidRPr="00FF2ADA">
        <w:rPr>
          <w:rFonts w:cs="Times New Roman"/>
        </w:rPr>
        <w:t>Stacey, Michele, Kristin Carbone-López, and Richard Rosenfeld</w:t>
      </w:r>
      <w:r w:rsidR="00604AA7">
        <w:rPr>
          <w:rFonts w:cs="Times New Roman"/>
        </w:rPr>
        <w:t xml:space="preserve"> (</w:t>
      </w:r>
      <w:r w:rsidRPr="00FF2ADA">
        <w:rPr>
          <w:rFonts w:cs="Times New Roman"/>
        </w:rPr>
        <w:t>2011</w:t>
      </w:r>
      <w:r w:rsidR="00604AA7">
        <w:rPr>
          <w:rFonts w:cs="Times New Roman"/>
        </w:rPr>
        <w:t>)</w:t>
      </w:r>
      <w:r w:rsidRPr="00FF2ADA">
        <w:rPr>
          <w:rFonts w:cs="Times New Roman"/>
        </w:rPr>
        <w:t xml:space="preserve">.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3): 278–98. </w:t>
      </w:r>
    </w:p>
    <w:p w14:paraId="6FC46946" w14:textId="6CBD0BAE" w:rsidR="00FF2ADA" w:rsidRPr="00FF2ADA" w:rsidRDefault="00FF2ADA" w:rsidP="00C34112">
      <w:pPr>
        <w:pStyle w:val="Bibliography"/>
        <w:rPr>
          <w:rFonts w:cs="Times New Roman"/>
        </w:rPr>
      </w:pPr>
      <w:r w:rsidRPr="00FF2ADA">
        <w:rPr>
          <w:rFonts w:cs="Times New Roman"/>
        </w:rPr>
        <w:t>Taper, Bernard</w:t>
      </w:r>
      <w:r w:rsidR="00FC4ADF">
        <w:rPr>
          <w:rFonts w:cs="Times New Roman"/>
        </w:rPr>
        <w:t xml:space="preserve"> (</w:t>
      </w:r>
      <w:r w:rsidRPr="00FF2ADA">
        <w:rPr>
          <w:rFonts w:cs="Times New Roman"/>
        </w:rPr>
        <w:t>1962</w:t>
      </w:r>
      <w:r w:rsidR="00FC4ADF">
        <w:rPr>
          <w:rFonts w:cs="Times New Roman"/>
        </w:rPr>
        <w:t>)</w:t>
      </w:r>
      <w:r w:rsidRPr="00FF2ADA">
        <w:rPr>
          <w:rFonts w:cs="Times New Roman"/>
        </w:rPr>
        <w:t xml:space="preserve">. </w:t>
      </w:r>
      <w:proofErr w:type="spellStart"/>
      <w:r w:rsidRPr="00FF2ADA">
        <w:rPr>
          <w:rFonts w:cs="Times New Roman"/>
          <w:i/>
          <w:iCs/>
        </w:rPr>
        <w:t>Gomillion</w:t>
      </w:r>
      <w:proofErr w:type="spellEnd"/>
      <w:r w:rsidRPr="00FF2ADA">
        <w:rPr>
          <w:rFonts w:cs="Times New Roman"/>
          <w:i/>
          <w:iCs/>
        </w:rPr>
        <w:t xml:space="preserve"> versus Lightfoot: The Tuskegee Gerrymander Case</w:t>
      </w:r>
      <w:r w:rsidRPr="00FF2ADA">
        <w:rPr>
          <w:rFonts w:cs="Times New Roman"/>
        </w:rPr>
        <w:t>. 1st ed. New York, NY: McGraw-Hill.</w:t>
      </w:r>
    </w:p>
    <w:p w14:paraId="5D0788A1" w14:textId="50DB8546" w:rsidR="00FF2ADA" w:rsidRPr="00FF2ADA" w:rsidRDefault="00FF2ADA" w:rsidP="00C34112">
      <w:pPr>
        <w:pStyle w:val="Bibliography"/>
        <w:rPr>
          <w:rFonts w:cs="Times New Roman"/>
        </w:rPr>
      </w:pPr>
      <w:proofErr w:type="spellStart"/>
      <w:r w:rsidRPr="00FF2ADA">
        <w:rPr>
          <w:rFonts w:cs="Times New Roman"/>
        </w:rPr>
        <w:t>Torche</w:t>
      </w:r>
      <w:proofErr w:type="spellEnd"/>
      <w:r w:rsidRPr="00FF2ADA">
        <w:rPr>
          <w:rFonts w:cs="Times New Roman"/>
        </w:rPr>
        <w:t xml:space="preserve">, Florencia, and </w:t>
      </w:r>
      <w:proofErr w:type="spellStart"/>
      <w:r w:rsidRPr="00FF2ADA">
        <w:rPr>
          <w:rFonts w:cs="Times New Roman"/>
        </w:rPr>
        <w:t>Tamkinat</w:t>
      </w:r>
      <w:proofErr w:type="spellEnd"/>
      <w:r w:rsidRPr="00FF2ADA">
        <w:rPr>
          <w:rFonts w:cs="Times New Roman"/>
        </w:rPr>
        <w:t xml:space="preserve"> Rauf</w:t>
      </w:r>
      <w:r w:rsidR="001178DC">
        <w:rPr>
          <w:rFonts w:cs="Times New Roman"/>
        </w:rPr>
        <w:t xml:space="preserve"> (</w:t>
      </w:r>
      <w:r w:rsidRPr="00FF2ADA">
        <w:rPr>
          <w:rFonts w:cs="Times New Roman"/>
        </w:rPr>
        <w:t>2021</w:t>
      </w:r>
      <w:r w:rsidR="001178DC">
        <w:rPr>
          <w:rFonts w:cs="Times New Roman"/>
        </w:rPr>
        <w:t>)</w:t>
      </w:r>
      <w:r w:rsidRPr="00FF2ADA">
        <w:rPr>
          <w:rFonts w:cs="Times New Roman"/>
        </w:rPr>
        <w:t xml:space="preserve">. The Political Context and Infant Health in the United States. </w:t>
      </w:r>
      <w:r w:rsidRPr="00FF2ADA">
        <w:rPr>
          <w:rFonts w:cs="Times New Roman"/>
          <w:i/>
          <w:iCs/>
        </w:rPr>
        <w:t>American Sociological Review</w:t>
      </w:r>
      <w:r w:rsidRPr="00FF2ADA">
        <w:rPr>
          <w:rFonts w:cs="Times New Roman"/>
        </w:rPr>
        <w:t xml:space="preserve"> 86(3): 377–405. </w:t>
      </w:r>
    </w:p>
    <w:p w14:paraId="05117F67" w14:textId="3CF94F48" w:rsidR="00FF2ADA" w:rsidRPr="00FF2ADA" w:rsidRDefault="00FF2ADA" w:rsidP="00C34112">
      <w:pPr>
        <w:pStyle w:val="Bibliography"/>
        <w:rPr>
          <w:rFonts w:cs="Times New Roman"/>
        </w:rPr>
      </w:pPr>
      <w:r w:rsidRPr="00FF2ADA">
        <w:rPr>
          <w:rFonts w:cs="Times New Roman"/>
        </w:rPr>
        <w:t>Trounstine, Jessica</w:t>
      </w:r>
      <w:r w:rsidR="00250237">
        <w:rPr>
          <w:rFonts w:cs="Times New Roman"/>
        </w:rPr>
        <w:t xml:space="preserve"> (</w:t>
      </w:r>
      <w:r w:rsidRPr="00FF2ADA">
        <w:rPr>
          <w:rFonts w:cs="Times New Roman"/>
        </w:rPr>
        <w:t>2009</w:t>
      </w:r>
      <w:r w:rsidR="00250237">
        <w:rPr>
          <w:rFonts w:cs="Times New Roman"/>
        </w:rPr>
        <w:t>)</w:t>
      </w:r>
      <w:r w:rsidRPr="00FF2ADA">
        <w:rPr>
          <w:rFonts w:cs="Times New Roman"/>
        </w:rPr>
        <w:t xml:space="preserve">. All Politics Is Local: The Reemergence of the Study of City Politics. </w:t>
      </w:r>
      <w:r w:rsidRPr="00FF2ADA">
        <w:rPr>
          <w:rFonts w:cs="Times New Roman"/>
          <w:i/>
          <w:iCs/>
        </w:rPr>
        <w:t>Perspectives on Politics</w:t>
      </w:r>
      <w:r w:rsidRPr="00FF2ADA">
        <w:rPr>
          <w:rFonts w:cs="Times New Roman"/>
        </w:rPr>
        <w:t xml:space="preserve"> 7(3): 611–18. </w:t>
      </w:r>
    </w:p>
    <w:p w14:paraId="0B515003" w14:textId="0F4336AD" w:rsidR="00FF2ADA" w:rsidRPr="00FF2ADA" w:rsidRDefault="00C34112" w:rsidP="00C34112">
      <w:pPr>
        <w:pStyle w:val="Bibliography"/>
        <w:rPr>
          <w:rFonts w:cs="Times New Roman"/>
        </w:rPr>
      </w:pPr>
      <w:r>
        <w:rPr>
          <w:rFonts w:cs="Times New Roman"/>
        </w:rPr>
        <w:t>Trounstine, Jessic</w:t>
      </w:r>
      <w:r w:rsidR="00250237">
        <w:rPr>
          <w:rFonts w:cs="Times New Roman"/>
        </w:rPr>
        <w:t>a</w:t>
      </w:r>
      <w:r w:rsidR="00FF2ADA" w:rsidRPr="00FF2ADA">
        <w:rPr>
          <w:rFonts w:cs="Times New Roman"/>
        </w:rPr>
        <w:t xml:space="preserve"> </w:t>
      </w:r>
      <w:r w:rsidR="00250237">
        <w:rPr>
          <w:rFonts w:cs="Times New Roman"/>
        </w:rPr>
        <w:t>(</w:t>
      </w:r>
      <w:r w:rsidR="00FF2ADA" w:rsidRPr="00FF2ADA">
        <w:rPr>
          <w:rFonts w:cs="Times New Roman"/>
        </w:rPr>
        <w:t>2018</w:t>
      </w:r>
      <w:r w:rsidR="00250237">
        <w:rPr>
          <w:rFonts w:cs="Times New Roman"/>
        </w:rPr>
        <w:t>)</w:t>
      </w:r>
      <w:r w:rsidR="00FF2ADA" w:rsidRPr="00FF2ADA">
        <w:rPr>
          <w:rFonts w:cs="Times New Roman"/>
        </w:rPr>
        <w:t xml:space="preserve">.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468AB68B" w:rsidR="00FF2ADA" w:rsidRPr="00FF2ADA" w:rsidRDefault="00FF2ADA" w:rsidP="00C34112">
      <w:pPr>
        <w:pStyle w:val="Bibliography"/>
        <w:rPr>
          <w:rFonts w:cs="Times New Roman"/>
        </w:rPr>
      </w:pPr>
      <w:r w:rsidRPr="00FF2ADA">
        <w:rPr>
          <w:rFonts w:cs="Times New Roman"/>
        </w:rPr>
        <w:t xml:space="preserve">Vargas, Robert, Christina Cano, Paola Del Toro, and Brian </w:t>
      </w:r>
      <w:proofErr w:type="spellStart"/>
      <w:r w:rsidRPr="00FF2ADA">
        <w:rPr>
          <w:rFonts w:cs="Times New Roman"/>
        </w:rPr>
        <w:t>Fenaughty</w:t>
      </w:r>
      <w:proofErr w:type="spellEnd"/>
      <w:r w:rsidR="00250237">
        <w:rPr>
          <w:rFonts w:cs="Times New Roman"/>
        </w:rPr>
        <w:t xml:space="preserve"> (</w:t>
      </w:r>
      <w:r w:rsidRPr="00FF2ADA">
        <w:rPr>
          <w:rFonts w:cs="Times New Roman"/>
        </w:rPr>
        <w:t>2021</w:t>
      </w:r>
      <w:r w:rsidR="00250237">
        <w:rPr>
          <w:rFonts w:cs="Times New Roman"/>
        </w:rPr>
        <w:t>)</w:t>
      </w:r>
      <w:r w:rsidRPr="00FF2ADA">
        <w:rPr>
          <w:rFonts w:cs="Times New Roman"/>
        </w:rPr>
        <w:t xml:space="preserve">. The Racial and Economic Foundations of Municipal Redistricting. </w:t>
      </w:r>
      <w:r w:rsidRPr="00FF2ADA">
        <w:rPr>
          <w:rFonts w:cs="Times New Roman"/>
          <w:i/>
          <w:iCs/>
        </w:rPr>
        <w:t>Social Problems</w:t>
      </w:r>
      <w:r w:rsidRPr="00FF2ADA">
        <w:rPr>
          <w:rFonts w:cs="Times New Roman"/>
        </w:rPr>
        <w:t xml:space="preserve">: 1–26. </w:t>
      </w:r>
    </w:p>
    <w:p w14:paraId="7F3B55E9" w14:textId="16786096" w:rsidR="00FF2ADA" w:rsidRPr="00FF2ADA" w:rsidRDefault="00FF2ADA" w:rsidP="00C34112">
      <w:pPr>
        <w:pStyle w:val="Bibliography"/>
        <w:rPr>
          <w:rFonts w:cs="Times New Roman"/>
        </w:rPr>
      </w:pPr>
      <w:r w:rsidRPr="00FF2ADA">
        <w:rPr>
          <w:rFonts w:cs="Times New Roman"/>
        </w:rPr>
        <w:t>Wilkes, Rima, and Dina G. Okamoto</w:t>
      </w:r>
      <w:r w:rsidR="00250237">
        <w:rPr>
          <w:rFonts w:cs="Times New Roman"/>
        </w:rPr>
        <w:t xml:space="preserve"> (</w:t>
      </w:r>
      <w:r w:rsidRPr="00FF2ADA">
        <w:rPr>
          <w:rFonts w:cs="Times New Roman"/>
        </w:rPr>
        <w:t>2002</w:t>
      </w:r>
      <w:r w:rsidR="00250237">
        <w:rPr>
          <w:rFonts w:cs="Times New Roman"/>
        </w:rPr>
        <w:t>)</w:t>
      </w:r>
      <w:r w:rsidRPr="00FF2ADA">
        <w:rPr>
          <w:rFonts w:cs="Times New Roman"/>
        </w:rPr>
        <w:t xml:space="preserve">. Ethnic Competition and Mobilization by Minorities at Risk. </w:t>
      </w:r>
      <w:r w:rsidRPr="00FF2ADA">
        <w:rPr>
          <w:rFonts w:cs="Times New Roman"/>
          <w:i/>
          <w:iCs/>
        </w:rPr>
        <w:t>Nationalism and Ethnic Politics</w:t>
      </w:r>
      <w:r w:rsidRPr="00FF2ADA">
        <w:rPr>
          <w:rFonts w:cs="Times New Roman"/>
        </w:rPr>
        <w:t xml:space="preserve"> 8(3): 1–23. </w:t>
      </w:r>
    </w:p>
    <w:p w14:paraId="225BCC73" w14:textId="2EF44BD7" w:rsidR="00FF2ADA" w:rsidRPr="00FF2ADA" w:rsidRDefault="00FF2ADA" w:rsidP="00C34112">
      <w:pPr>
        <w:pStyle w:val="Bibliography"/>
        <w:rPr>
          <w:rFonts w:cs="Times New Roman"/>
        </w:rPr>
      </w:pPr>
      <w:r w:rsidRPr="00FF2ADA">
        <w:rPr>
          <w:rFonts w:cs="Times New Roman"/>
        </w:rPr>
        <w:t>Wilson, Bev, and Mary M. Edwards</w:t>
      </w:r>
      <w:r w:rsidR="00BD7609">
        <w:rPr>
          <w:rFonts w:cs="Times New Roman"/>
        </w:rPr>
        <w:t xml:space="preserve"> (</w:t>
      </w:r>
      <w:r w:rsidRPr="00FF2ADA">
        <w:rPr>
          <w:rFonts w:cs="Times New Roman"/>
        </w:rPr>
        <w:t>2014</w:t>
      </w:r>
      <w:r w:rsidR="00BD7609">
        <w:rPr>
          <w:rFonts w:cs="Times New Roman"/>
        </w:rPr>
        <w:t>)</w:t>
      </w:r>
      <w:r w:rsidRPr="00FF2ADA">
        <w:rPr>
          <w:rFonts w:cs="Times New Roman"/>
        </w:rPr>
        <w:t xml:space="preserve">. Annexation and Ethnicity in the American Midwest. </w:t>
      </w:r>
      <w:r w:rsidRPr="00FF2ADA">
        <w:rPr>
          <w:rFonts w:cs="Times New Roman"/>
          <w:i/>
          <w:iCs/>
        </w:rPr>
        <w:t>Urban Affairs Review</w:t>
      </w:r>
      <w:r w:rsidRPr="00FF2ADA">
        <w:rPr>
          <w:rFonts w:cs="Times New Roman"/>
        </w:rPr>
        <w:t xml:space="preserve"> 50(3): 417–47. </w:t>
      </w:r>
    </w:p>
    <w:p w14:paraId="36BF148C" w14:textId="1EF048EE" w:rsidR="00FF2ADA" w:rsidRPr="00FF2ADA" w:rsidRDefault="00FF2ADA" w:rsidP="00C34112">
      <w:pPr>
        <w:pStyle w:val="Bibliography"/>
        <w:rPr>
          <w:rFonts w:cs="Times New Roman"/>
        </w:rPr>
      </w:pPr>
      <w:r w:rsidRPr="00FF2ADA">
        <w:rPr>
          <w:rFonts w:cs="Times New Roman"/>
        </w:rPr>
        <w:t xml:space="preserve">Wing, </w:t>
      </w:r>
      <w:proofErr w:type="spellStart"/>
      <w:r w:rsidRPr="00FF2ADA">
        <w:rPr>
          <w:rFonts w:cs="Times New Roman"/>
        </w:rPr>
        <w:t>Coady</w:t>
      </w:r>
      <w:proofErr w:type="spellEnd"/>
      <w:r w:rsidRPr="00FF2ADA">
        <w:rPr>
          <w:rFonts w:cs="Times New Roman"/>
        </w:rPr>
        <w:t xml:space="preserve">, </w:t>
      </w:r>
      <w:proofErr w:type="spellStart"/>
      <w:r w:rsidRPr="00FF2ADA">
        <w:rPr>
          <w:rFonts w:cs="Times New Roman"/>
        </w:rPr>
        <w:t>Kosali</w:t>
      </w:r>
      <w:proofErr w:type="spellEnd"/>
      <w:r w:rsidRPr="00FF2ADA">
        <w:rPr>
          <w:rFonts w:cs="Times New Roman"/>
        </w:rPr>
        <w:t xml:space="preserve"> Simon, and Ricardo A. Bello-Gomez</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1): 453–69. </w:t>
      </w:r>
    </w:p>
    <w:p w14:paraId="5B83FE3F" w14:textId="3B79C03A" w:rsidR="00FF2ADA" w:rsidRPr="00FF2ADA" w:rsidRDefault="00FF2ADA" w:rsidP="00C34112">
      <w:pPr>
        <w:pStyle w:val="Bibliography"/>
        <w:rPr>
          <w:rFonts w:cs="Times New Roman"/>
        </w:rPr>
      </w:pPr>
      <w:r w:rsidRPr="00FF2ADA">
        <w:rPr>
          <w:rFonts w:cs="Times New Roman"/>
        </w:rPr>
        <w:t>Wong, Tom K</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o Family Separation and Detention Deter Immigration? </w:t>
      </w:r>
      <w:r w:rsidRPr="009763F3">
        <w:rPr>
          <w:rFonts w:cs="Times New Roman"/>
          <w:i/>
          <w:iCs/>
        </w:rPr>
        <w:t>Center for American Progress</w:t>
      </w:r>
      <w:r w:rsidRPr="00FF2ADA">
        <w:rPr>
          <w:rFonts w:cs="Times New Roman"/>
        </w:rPr>
        <w:t xml:space="preserve">. July 24. </w:t>
      </w:r>
      <w:r w:rsidR="00192E83">
        <w:rPr>
          <w:rFonts w:cs="Times New Roman"/>
        </w:rPr>
        <w:t>&lt;</w:t>
      </w:r>
      <w:r w:rsidRPr="00FF2ADA">
        <w:rPr>
          <w:rFonts w:cs="Times New Roman"/>
        </w:rPr>
        <w:t>https://perma.cc/EXR5-7VGL</w:t>
      </w:r>
      <w:r w:rsidR="00192E83">
        <w:rPr>
          <w:rFonts w:cs="Times New Roman"/>
        </w:rPr>
        <w:t xml:space="preserve">&gt; (accessed </w:t>
      </w:r>
      <w:r w:rsidR="008C236C">
        <w:rPr>
          <w:rFonts w:cs="Times New Roman"/>
        </w:rPr>
        <w:t>July 20, 2022)</w:t>
      </w:r>
      <w:r w:rsidRPr="00FF2ADA">
        <w:rPr>
          <w:rFonts w:cs="Times New Roman"/>
        </w:rPr>
        <w:t>.</w:t>
      </w:r>
    </w:p>
    <w:p w14:paraId="0DA017C2" w14:textId="6A8C5CCC" w:rsidR="00F319AB" w:rsidRDefault="00FF2ADA" w:rsidP="009D7619">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
      <w:r w:rsidRPr="00FF2ADA">
        <w:rPr>
          <w:rFonts w:cs="Times New Roman"/>
        </w:rPr>
        <w:t xml:space="preserve">Yarbrough, Tinsley </w:t>
      </w:r>
      <w:r w:rsidR="003122F0">
        <w:rPr>
          <w:rFonts w:cs="Times New Roman"/>
        </w:rPr>
        <w:t>E (</w:t>
      </w:r>
      <w:r w:rsidRPr="00FF2ADA">
        <w:rPr>
          <w:rFonts w:cs="Times New Roman"/>
        </w:rPr>
        <w:t>2002</w:t>
      </w:r>
      <w:r w:rsidR="003122F0">
        <w:rPr>
          <w:rFonts w:cs="Times New Roman"/>
        </w:rPr>
        <w:t>)</w:t>
      </w:r>
      <w:r w:rsidRPr="00FF2ADA">
        <w:rPr>
          <w:rFonts w:cs="Times New Roman"/>
        </w:rPr>
        <w:t xml:space="preserve">. </w:t>
      </w:r>
      <w:r w:rsidRPr="00FF2ADA">
        <w:rPr>
          <w:rFonts w:cs="Times New Roman"/>
          <w:i/>
          <w:iCs/>
        </w:rPr>
        <w:t>Race and Redistricting: The Shaw-Cromartie Cases</w:t>
      </w:r>
      <w:r w:rsidRPr="00FF2ADA">
        <w:rPr>
          <w:rFonts w:cs="Times New Roman"/>
        </w:rPr>
        <w:t>. Landmark Law Cases &amp; American Society. Lawrence, KS: University Press of Kansas.</w:t>
      </w:r>
      <w:r>
        <w:fldChar w:fldCharType="end"/>
      </w:r>
    </w:p>
    <w:p w14:paraId="6B32EBCC" w14:textId="4BA36B3E" w:rsidR="00616E92" w:rsidRDefault="00546509" w:rsidP="00382234">
      <w:pPr>
        <w:spacing w:line="360" w:lineRule="auto"/>
        <w:rPr>
          <w:b/>
          <w:bCs/>
        </w:rPr>
      </w:pPr>
      <w:r w:rsidRPr="005D553F">
        <w:rPr>
          <w:b/>
          <w:bCs/>
        </w:rPr>
        <w:lastRenderedPageBreak/>
        <w:t xml:space="preserve">Appendix </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3">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05E556F6" w14:textId="77777777" w:rsidR="007746BA" w:rsidRDefault="007746BA" w:rsidP="00A85131">
      <w:pPr>
        <w:spacing w:line="360" w:lineRule="auto"/>
      </w:pPr>
    </w:p>
    <w:p w14:paraId="71F67462" w14:textId="15CCC8A6" w:rsidR="00A85131" w:rsidRPr="007746BA" w:rsidRDefault="00A85131" w:rsidP="00A85131">
      <w:pPr>
        <w:spacing w:line="360" w:lineRule="auto"/>
        <w:rPr>
          <w:b/>
          <w:bCs/>
        </w:rPr>
      </w:pPr>
      <w:r w:rsidRPr="006D1DFA">
        <w:rPr>
          <w:b/>
          <w:bCs/>
        </w:rPr>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pPr>
    </w:p>
    <w:p w14:paraId="67EE4CEF" w14:textId="3C0A61F0" w:rsidR="00386A4C" w:rsidRDefault="00386A4C" w:rsidP="00382234">
      <w:pPr>
        <w:spacing w:line="360" w:lineRule="auto"/>
      </w:pPr>
    </w:p>
    <w:p w14:paraId="755C0A5A" w14:textId="67061A8D" w:rsidR="00386A4C" w:rsidRDefault="00386A4C" w:rsidP="00382234">
      <w:pPr>
        <w:spacing w:line="360" w:lineRule="auto"/>
      </w:pPr>
    </w:p>
    <w:p w14:paraId="703576CD" w14:textId="4E1B7FAC" w:rsidR="00386A4C" w:rsidRDefault="00386A4C" w:rsidP="00382234">
      <w:pPr>
        <w:spacing w:line="360" w:lineRule="auto"/>
      </w:pPr>
    </w:p>
    <w:p w14:paraId="0FFDC43A" w14:textId="155D9746" w:rsidR="00386A4C" w:rsidRDefault="00386A4C" w:rsidP="00382234">
      <w:pPr>
        <w:spacing w:line="360" w:lineRule="auto"/>
      </w:pPr>
    </w:p>
    <w:p w14:paraId="428126BB" w14:textId="3CDDE210" w:rsidR="00386A4C" w:rsidRDefault="00386A4C" w:rsidP="00382234">
      <w:pPr>
        <w:spacing w:line="360" w:lineRule="auto"/>
      </w:pPr>
    </w:p>
    <w:p w14:paraId="27365BFA" w14:textId="1492E51E" w:rsidR="00386A4C" w:rsidRDefault="00386A4C" w:rsidP="00382234">
      <w:pPr>
        <w:spacing w:line="360" w:lineRule="auto"/>
      </w:pPr>
    </w:p>
    <w:p w14:paraId="626C6878" w14:textId="62F82213" w:rsidR="00386A4C" w:rsidRDefault="00386A4C" w:rsidP="00382234">
      <w:pPr>
        <w:spacing w:line="360" w:lineRule="auto"/>
      </w:pPr>
    </w:p>
    <w:p w14:paraId="64401E33" w14:textId="22410D87" w:rsidR="00386A4C" w:rsidRDefault="00386A4C" w:rsidP="00382234">
      <w:pPr>
        <w:spacing w:line="360" w:lineRule="auto"/>
      </w:pPr>
    </w:p>
    <w:p w14:paraId="34B0B109" w14:textId="1B354C57" w:rsidR="00386A4C" w:rsidRDefault="00386A4C" w:rsidP="00382234">
      <w:pPr>
        <w:spacing w:line="360" w:lineRule="auto"/>
      </w:pPr>
    </w:p>
    <w:p w14:paraId="66BE5E19" w14:textId="6F264CA9" w:rsidR="00386A4C" w:rsidRPr="009D7619" w:rsidRDefault="00386A4C" w:rsidP="00382234">
      <w:pPr>
        <w:spacing w:line="360" w:lineRule="auto"/>
        <w:rPr>
          <w:b/>
          <w:bCs/>
        </w:rPr>
      </w:pPr>
      <w:r w:rsidRPr="009D7619">
        <w:rPr>
          <w:b/>
          <w:bCs/>
        </w:rPr>
        <w:lastRenderedPageBreak/>
        <w:t>NOTES</w:t>
      </w:r>
    </w:p>
    <w:sectPr w:rsidR="00386A4C" w:rsidRPr="009D7619"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AFEF8" w14:textId="77777777" w:rsidR="00EF47DC" w:rsidRDefault="00EF47DC" w:rsidP="006124A2"/>
  </w:endnote>
  <w:endnote w:type="continuationSeparator" w:id="0">
    <w:p w14:paraId="544FBEC6" w14:textId="77777777" w:rsidR="00EF47DC" w:rsidRDefault="00EF47DC" w:rsidP="006124A2"/>
  </w:endnote>
  <w:endnote w:id="1">
    <w:p w14:paraId="65D5D423" w14:textId="299AD562" w:rsidR="008D3F8E" w:rsidRPr="00660BB6" w:rsidRDefault="008D3F8E" w:rsidP="00AB7913">
      <w:pPr>
        <w:pStyle w:val="EndnoteText"/>
        <w:contextualSpacing/>
        <w:rPr>
          <w:sz w:val="24"/>
          <w:szCs w:val="24"/>
        </w:rPr>
      </w:pPr>
      <w:r w:rsidRPr="00660BB6">
        <w:rPr>
          <w:rStyle w:val="EndnoteReference"/>
          <w:sz w:val="24"/>
          <w:szCs w:val="24"/>
        </w:rPr>
        <w:endnoteRef/>
      </w:r>
      <w:r w:rsidRPr="00660BB6">
        <w:rPr>
          <w:sz w:val="24"/>
          <w:szCs w:val="24"/>
        </w:rPr>
        <w:t xml:space="preserve"> The nine Northeast states without annexable land are Connecticut, Maine, Massachusetts, New Hampshire, New Jersey, New York, Pennsylvania, Rhode Island, and Vermont. Washington D.C. is also excluded.</w:t>
      </w:r>
    </w:p>
  </w:endnote>
  <w:endnote w:id="2">
    <w:p w14:paraId="4243B984"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1" w:history="1">
        <w:r w:rsidRPr="00660BB6">
          <w:rPr>
            <w:rStyle w:val="Hyperlink"/>
            <w:sz w:val="24"/>
            <w:szCs w:val="24"/>
          </w:rPr>
          <w:t>https://www.justice.gov/crt/history-federal-voting-rights-laws</w:t>
        </w:r>
      </w:hyperlink>
      <w:r w:rsidRPr="00660BB6">
        <w:rPr>
          <w:sz w:val="24"/>
          <w:szCs w:val="24"/>
        </w:rPr>
        <w:t xml:space="preserve">. </w:t>
      </w:r>
    </w:p>
  </w:endnote>
  <w:endnote w:id="3">
    <w:p w14:paraId="3EEDEA0E" w14:textId="77777777" w:rsidR="000840B5" w:rsidRPr="00660BB6" w:rsidRDefault="000840B5" w:rsidP="000840B5">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2" w:history="1">
        <w:r w:rsidRPr="00660BB6">
          <w:rPr>
            <w:rStyle w:val="Hyperlink"/>
            <w:sz w:val="24"/>
            <w:szCs w:val="24"/>
          </w:rPr>
          <w:t>https://www.justice.gov/crt/about-section-5-voting-rights-act</w:t>
        </w:r>
      </w:hyperlink>
      <w:r w:rsidRPr="00660BB6">
        <w:rPr>
          <w:sz w:val="24"/>
          <w:szCs w:val="24"/>
        </w:rPr>
        <w:t xml:space="preserve">. </w:t>
      </w:r>
    </w:p>
  </w:endnote>
  <w:endnote w:id="4">
    <w:p w14:paraId="59AD5270"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3" w:history="1">
        <w:r w:rsidRPr="00660BB6">
          <w:rPr>
            <w:rStyle w:val="Hyperlink"/>
            <w:sz w:val="24"/>
            <w:szCs w:val="24"/>
          </w:rPr>
          <w:t>https://www.justice.gov/crt/section-4-voting-rights-act</w:t>
        </w:r>
      </w:hyperlink>
      <w:r w:rsidRPr="00660BB6">
        <w:rPr>
          <w:sz w:val="24"/>
          <w:szCs w:val="24"/>
        </w:rPr>
        <w:t xml:space="preserve">. </w:t>
      </w:r>
    </w:p>
  </w:endnote>
  <w:endnote w:id="5">
    <w:p w14:paraId="694070B8" w14:textId="01679BE3"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4" w:history="1">
        <w:r w:rsidRPr="00660BB6">
          <w:rPr>
            <w:rStyle w:val="Hyperlink"/>
            <w:sz w:val="24"/>
            <w:szCs w:val="24"/>
          </w:rPr>
          <w:t>https://www.justice.gov/crt/jurisdictions-previously-covered-section-5</w:t>
        </w:r>
      </w:hyperlink>
      <w:r w:rsidRPr="00660BB6">
        <w:rPr>
          <w:sz w:val="24"/>
          <w:szCs w:val="24"/>
        </w:rPr>
        <w:t xml:space="preserve">. Bailed out jurisdictions are not included in the present study as covered jurisdictions. </w:t>
      </w:r>
    </w:p>
  </w:endnote>
  <w:endnote w:id="6">
    <w:p w14:paraId="68314178" w14:textId="284015E0"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In comparison, there were only 5,179 requests submitted for incorporations and 1,862 for political unit consolidations. </w:t>
      </w:r>
      <w:hyperlink r:id="rId5" w:history="1">
        <w:r w:rsidRPr="00660BB6">
          <w:rPr>
            <w:rStyle w:val="Hyperlink"/>
            <w:sz w:val="24"/>
            <w:szCs w:val="24"/>
          </w:rPr>
          <w:t>https://www.justice.gov/crt/section-5-changes-type-and-year</w:t>
        </w:r>
      </w:hyperlink>
      <w:r w:rsidRPr="00660BB6">
        <w:rPr>
          <w:sz w:val="24"/>
          <w:szCs w:val="24"/>
        </w:rPr>
        <w:t xml:space="preserve">. </w:t>
      </w:r>
    </w:p>
  </w:endnote>
  <w:endnote w:id="7">
    <w:p w14:paraId="44A997BF"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6" w:history="1">
        <w:r w:rsidRPr="00660BB6">
          <w:rPr>
            <w:rStyle w:val="Hyperlink"/>
            <w:sz w:val="24"/>
            <w:szCs w:val="24"/>
          </w:rPr>
          <w:t>https://www.justice.gov/crt/jurisdictions-previously-covered-section-5</w:t>
        </w:r>
      </w:hyperlink>
      <w:r w:rsidRPr="00660BB6">
        <w:rPr>
          <w:sz w:val="24"/>
          <w:szCs w:val="24"/>
        </w:rPr>
        <w:t xml:space="preserve">. </w:t>
      </w:r>
    </w:p>
  </w:endnote>
  <w:endnote w:id="8">
    <w:p w14:paraId="07785596" w14:textId="52F13C68"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w:t>
      </w:r>
      <w:hyperlink r:id="rId7" w:history="1">
        <w:r w:rsidRPr="00660BB6">
          <w:rPr>
            <w:rStyle w:val="Hyperlink"/>
            <w:sz w:val="24"/>
            <w:szCs w:val="24"/>
          </w:rPr>
          <w:t>https://www.scotusblog.com/case-files/cases/shelby-county-v-holder/</w:t>
        </w:r>
      </w:hyperlink>
      <w:r w:rsidRPr="00660BB6">
        <w:rPr>
          <w:sz w:val="24"/>
          <w:szCs w:val="24"/>
        </w:rPr>
        <w:t xml:space="preserve">. </w:t>
      </w:r>
    </w:p>
  </w:endnote>
  <w:endnote w:id="9">
    <w:p w14:paraId="3B492E7D" w14:textId="47758DB8"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hyperlink r:id="rId8" w:history="1">
        <w:r w:rsidRPr="00660BB6">
          <w:rPr>
            <w:rStyle w:val="Hyperlink"/>
            <w:sz w:val="24"/>
            <w:szCs w:val="24"/>
          </w:rPr>
          <w:t>https://www.census.gov/geographies/reference-files/time-series/geo/bas/annex.html</w:t>
        </w:r>
      </w:hyperlink>
      <w:r w:rsidRPr="00660BB6">
        <w:rPr>
          <w:sz w:val="24"/>
          <w:szCs w:val="24"/>
        </w:rPr>
        <w:t>.)</w:t>
      </w:r>
    </w:p>
  </w:endnote>
  <w:endnote w:id="10">
    <w:p w14:paraId="5A49C6EE" w14:textId="3BC9D566" w:rsidR="000C0710" w:rsidRPr="00660BB6" w:rsidRDefault="000C0710">
      <w:pPr>
        <w:pStyle w:val="EndnoteText"/>
        <w:rPr>
          <w:sz w:val="24"/>
          <w:szCs w:val="24"/>
        </w:rPr>
      </w:pPr>
      <w:r w:rsidRPr="00660BB6">
        <w:rPr>
          <w:rStyle w:val="EndnoteReference"/>
          <w:sz w:val="24"/>
          <w:szCs w:val="24"/>
        </w:rPr>
        <w:endnoteRef/>
      </w:r>
      <w:r w:rsidRPr="00660BB6">
        <w:rPr>
          <w:sz w:val="24"/>
          <w:szCs w:val="24"/>
        </w:rPr>
        <w:t xml:space="preserve"> Certainly, the racial composition of residents at the unincorporated fringe is itself a legacy of race and class segregation that sort people into often lower quality living conditions at the fringe </w:t>
      </w:r>
      <w:r w:rsidRPr="00660BB6">
        <w:rPr>
          <w:sz w:val="24"/>
          <w:szCs w:val="24"/>
        </w:rPr>
        <w:fldChar w:fldCharType="begin"/>
      </w:r>
      <w:r w:rsidRPr="00660BB6">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660BB6">
        <w:rPr>
          <w:sz w:val="24"/>
          <w:szCs w:val="24"/>
        </w:rPr>
        <w:fldChar w:fldCharType="separate"/>
      </w:r>
      <w:r w:rsidRPr="00660BB6">
        <w:rPr>
          <w:rFonts w:cs="Times New Roman"/>
          <w:sz w:val="24"/>
          <w:szCs w:val="24"/>
        </w:rPr>
        <w:t xml:space="preserve">(Anderson 2008; </w:t>
      </w:r>
      <w:proofErr w:type="spellStart"/>
      <w:r w:rsidRPr="00660BB6">
        <w:rPr>
          <w:rFonts w:cs="Times New Roman"/>
          <w:sz w:val="24"/>
          <w:szCs w:val="24"/>
        </w:rPr>
        <w:t>Lichter</w:t>
      </w:r>
      <w:proofErr w:type="spellEnd"/>
      <w:r w:rsidRPr="00660BB6">
        <w:rPr>
          <w:rFonts w:cs="Times New Roman"/>
          <w:sz w:val="24"/>
          <w:szCs w:val="24"/>
        </w:rPr>
        <w:t xml:space="preserve"> et al. 2007)</w:t>
      </w:r>
      <w:r w:rsidRPr="00660BB6">
        <w:rPr>
          <w:sz w:val="24"/>
          <w:szCs w:val="24"/>
        </w:rPr>
        <w:fldChar w:fldCharType="end"/>
      </w:r>
      <w:r w:rsidRPr="00660BB6">
        <w:rPr>
          <w:sz w:val="24"/>
          <w:szCs w:val="24"/>
        </w:rPr>
        <w:t xml:space="preserve">, especially at the edges of new immigrant destinations </w:t>
      </w:r>
      <w:r w:rsidRPr="00660BB6">
        <w:rPr>
          <w:sz w:val="24"/>
          <w:szCs w:val="24"/>
        </w:rPr>
        <w:fldChar w:fldCharType="begin"/>
      </w:r>
      <w:r w:rsidRPr="00660BB6">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660BB6">
        <w:rPr>
          <w:sz w:val="24"/>
          <w:szCs w:val="24"/>
        </w:rPr>
        <w:fldChar w:fldCharType="separate"/>
      </w:r>
      <w:r w:rsidRPr="00660BB6">
        <w:rPr>
          <w:rFonts w:cs="Times New Roman"/>
          <w:sz w:val="24"/>
          <w:szCs w:val="24"/>
        </w:rPr>
        <w:t xml:space="preserve">(Durst 2014; Hall 2013; </w:t>
      </w:r>
      <w:proofErr w:type="spellStart"/>
      <w:r w:rsidRPr="00660BB6">
        <w:rPr>
          <w:rFonts w:cs="Times New Roman"/>
          <w:sz w:val="24"/>
          <w:szCs w:val="24"/>
        </w:rPr>
        <w:t>Lichter</w:t>
      </w:r>
      <w:proofErr w:type="spellEnd"/>
      <w:r w:rsidRPr="00660BB6">
        <w:rPr>
          <w:rFonts w:cs="Times New Roman"/>
          <w:sz w:val="24"/>
          <w:szCs w:val="24"/>
        </w:rPr>
        <w:t xml:space="preserve"> et al.</w:t>
      </w:r>
      <w:r w:rsidR="00D620B3">
        <w:rPr>
          <w:rFonts w:cs="Times New Roman"/>
          <w:sz w:val="24"/>
          <w:szCs w:val="24"/>
        </w:rPr>
        <w:t>,</w:t>
      </w:r>
      <w:r w:rsidRPr="00660BB6">
        <w:rPr>
          <w:rFonts w:cs="Times New Roman"/>
          <w:sz w:val="24"/>
          <w:szCs w:val="24"/>
        </w:rPr>
        <w:t xml:space="preserve"> 2010)</w:t>
      </w:r>
      <w:r w:rsidRPr="00660BB6">
        <w:rPr>
          <w:sz w:val="24"/>
          <w:szCs w:val="24"/>
        </w:rPr>
        <w:fldChar w:fldCharType="end"/>
      </w:r>
      <w:r w:rsidRPr="00660BB6">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660BB6">
        <w:rPr>
          <w:sz w:val="24"/>
          <w:szCs w:val="24"/>
        </w:rPr>
        <w:fldChar w:fldCharType="begin"/>
      </w:r>
      <w:r w:rsidRPr="00660BB6">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660BB6">
        <w:rPr>
          <w:sz w:val="24"/>
          <w:szCs w:val="24"/>
        </w:rPr>
        <w:fldChar w:fldCharType="separate"/>
      </w:r>
      <w:r w:rsidRPr="00660BB6">
        <w:rPr>
          <w:rFonts w:cs="Times New Roman"/>
          <w:sz w:val="24"/>
          <w:szCs w:val="24"/>
        </w:rPr>
        <w:t>(Roberto 2018)</w:t>
      </w:r>
      <w:r w:rsidRPr="00660BB6">
        <w:rPr>
          <w:sz w:val="24"/>
          <w:szCs w:val="24"/>
        </w:rPr>
        <w:fldChar w:fldCharType="end"/>
      </w:r>
      <w:r w:rsidRPr="00660BB6">
        <w:rPr>
          <w:sz w:val="24"/>
          <w:szCs w:val="24"/>
        </w:rPr>
        <w:t>.</w:t>
      </w:r>
    </w:p>
  </w:endnote>
  <w:endnote w:id="11">
    <w:p w14:paraId="062232C7" w14:textId="5487480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The earliest available intercensal year for shapefiles is 2007. 2000-2007, the only period with 7 instead of 6 years, is used as an additional pre-period in model assumption and robustness checks. </w:t>
      </w:r>
    </w:p>
  </w:endnote>
  <w:endnote w:id="12">
    <w:p w14:paraId="401CD042" w14:textId="1AAA01BD"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3">
    <w:p w14:paraId="574E35D3" w14:textId="0EBE9310"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9" w:history="1">
        <w:r w:rsidRPr="00660BB6">
          <w:rPr>
            <w:rStyle w:val="Hyperlink"/>
            <w:sz w:val="24"/>
            <w:szCs w:val="24"/>
          </w:rPr>
          <w:t>https://www.census.gov/geographies/mapping-files/time-series/geo/tiger-line-file.2013.html</w:t>
        </w:r>
      </w:hyperlink>
      <w:r w:rsidRPr="00660BB6">
        <w:rPr>
          <w:sz w:val="24"/>
          <w:szCs w:val="24"/>
        </w:rPr>
        <w:t xml:space="preserve">; </w:t>
      </w:r>
      <w:hyperlink r:id="rId10" w:history="1">
        <w:r w:rsidRPr="00660BB6">
          <w:rPr>
            <w:rStyle w:val="Hyperlink"/>
            <w:sz w:val="24"/>
            <w:szCs w:val="24"/>
          </w:rPr>
          <w:t>https://www.census.gov/geographies/mapping-files/time-series/geo/tiger-line-file.2014.html</w:t>
        </w:r>
      </w:hyperlink>
      <w:r w:rsidRPr="00660BB6">
        <w:rPr>
          <w:sz w:val="24"/>
          <w:szCs w:val="24"/>
        </w:rPr>
        <w:t xml:space="preserve">. </w:t>
      </w:r>
    </w:p>
  </w:endnote>
  <w:endnote w:id="14">
    <w:p w14:paraId="069086A8" w14:textId="00A339F8"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5">
    <w:p w14:paraId="68F55799" w14:textId="367B2C87" w:rsidR="000C0710" w:rsidRPr="00660BB6" w:rsidRDefault="000C0710" w:rsidP="001953D4">
      <w:r w:rsidRPr="00660BB6">
        <w:rPr>
          <w:rStyle w:val="EndnoteReference"/>
        </w:rPr>
        <w:endnoteRef/>
      </w:r>
      <w:r w:rsidRPr="00660BB6">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660BB6">
        <w:fldChar w:fldCharType="begin"/>
      </w:r>
      <w:r w:rsidRPr="00660BB6">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660BB6">
        <w:fldChar w:fldCharType="separate"/>
      </w:r>
      <w:r w:rsidRPr="00660BB6">
        <w:rPr>
          <w:rFonts w:cs="Times New Roman"/>
        </w:rPr>
        <w:t xml:space="preserve">(Aiken 1987; </w:t>
      </w:r>
      <w:proofErr w:type="spellStart"/>
      <w:r w:rsidRPr="00660BB6">
        <w:rPr>
          <w:rFonts w:cs="Times New Roman"/>
        </w:rPr>
        <w:t>Baumle</w:t>
      </w:r>
      <w:proofErr w:type="spellEnd"/>
      <w:r w:rsidR="00250E39">
        <w:rPr>
          <w:rFonts w:cs="Times New Roman"/>
        </w:rPr>
        <w:t xml:space="preserve"> et al.,</w:t>
      </w:r>
      <w:r w:rsidRPr="00660BB6">
        <w:rPr>
          <w:rFonts w:cs="Times New Roman"/>
        </w:rPr>
        <w:t xml:space="preserve"> 2008; Durst 2019; </w:t>
      </w:r>
      <w:proofErr w:type="spellStart"/>
      <w:r w:rsidRPr="00660BB6">
        <w:rPr>
          <w:rFonts w:cs="Times New Roman"/>
        </w:rPr>
        <w:t>Lichter</w:t>
      </w:r>
      <w:proofErr w:type="spellEnd"/>
      <w:r w:rsidRPr="00660BB6">
        <w:rPr>
          <w:rFonts w:cs="Times New Roman"/>
        </w:rPr>
        <w:t xml:space="preserve"> et al.</w:t>
      </w:r>
      <w:r w:rsidR="00250E39">
        <w:rPr>
          <w:rFonts w:cs="Times New Roman"/>
        </w:rPr>
        <w:t>,</w:t>
      </w:r>
      <w:r w:rsidRPr="00660BB6">
        <w:rPr>
          <w:rFonts w:cs="Times New Roman"/>
        </w:rPr>
        <w:t xml:space="preserve"> 2007; Wilson and Edwards</w:t>
      </w:r>
      <w:r w:rsidR="00E430B4">
        <w:rPr>
          <w:rFonts w:cs="Times New Roman"/>
        </w:rPr>
        <w:t>,</w:t>
      </w:r>
      <w:r w:rsidRPr="00660BB6">
        <w:rPr>
          <w:rFonts w:cs="Times New Roman"/>
        </w:rPr>
        <w:t xml:space="preserve"> 2014)</w:t>
      </w:r>
      <w:r w:rsidRPr="00660BB6">
        <w:fldChar w:fldCharType="end"/>
      </w:r>
      <w:r w:rsidRPr="00660BB6">
        <w:t xml:space="preserve">. Moreover, the database does not identify which blocks are annexed. Therefore, there is no way of identifying the demographic characteristics of the annexed territory through the BAS. </w:t>
      </w:r>
    </w:p>
  </w:endnote>
  <w:endnote w:id="16">
    <w:p w14:paraId="5EF429B4" w14:textId="5E4B675A"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Detailed results and analyses from the sub-sample validated against the BAS are available upon request. </w:t>
      </w:r>
    </w:p>
  </w:endnote>
  <w:endnote w:id="17">
    <w:p w14:paraId="5AA920E9" w14:textId="615E5374" w:rsidR="000C0710" w:rsidRPr="00660BB6" w:rsidRDefault="000C0710" w:rsidP="001311DE">
      <w:pPr>
        <w:pStyle w:val="Bibliography"/>
        <w:ind w:left="0" w:firstLine="0"/>
        <w:contextualSpacing/>
      </w:pPr>
      <w:r w:rsidRPr="00660BB6">
        <w:rPr>
          <w:rStyle w:val="EndnoteReference"/>
        </w:rPr>
        <w:endnoteRef/>
      </w:r>
      <w:r w:rsidRPr="00660BB6">
        <w:t xml:space="preserve"> Prior research shows that using shared boundaries instead to identify annexable blocks does not make a substantive difference in identifying them </w:t>
      </w:r>
      <w:r w:rsidRPr="00660BB6">
        <w:fldChar w:fldCharType="begin"/>
      </w:r>
      <w:r w:rsidRPr="00660BB6">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660BB6">
        <w:fldChar w:fldCharType="separate"/>
      </w:r>
      <w:r w:rsidRPr="00660BB6">
        <w:rPr>
          <w:rFonts w:cs="Times New Roman"/>
        </w:rPr>
        <w:t>(Durst 2014</w:t>
      </w:r>
      <w:r w:rsidR="00660BB6">
        <w:rPr>
          <w:rFonts w:cs="Times New Roman"/>
        </w:rPr>
        <w:t>,</w:t>
      </w:r>
      <w:r w:rsidRPr="00660BB6">
        <w:rPr>
          <w:rFonts w:cs="Times New Roman"/>
        </w:rPr>
        <w:t xml:space="preserve"> 2019)</w:t>
      </w:r>
      <w:r w:rsidRPr="00660BB6">
        <w:fldChar w:fldCharType="end"/>
      </w:r>
      <w:r w:rsidRPr="00660BB6">
        <w:t xml:space="preserve">. </w:t>
      </w:r>
    </w:p>
  </w:endnote>
  <w:endnote w:id="18">
    <w:p w14:paraId="16482E6B" w14:textId="104EFF4F"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19">
    <w:p w14:paraId="08494139" w14:textId="77777777" w:rsidR="008D3F8E" w:rsidRPr="00660BB6" w:rsidRDefault="008D3F8E" w:rsidP="0005128B">
      <w:pPr>
        <w:pStyle w:val="EndnoteText"/>
        <w:contextualSpacing/>
        <w:rPr>
          <w:sz w:val="24"/>
          <w:szCs w:val="24"/>
        </w:rPr>
      </w:pPr>
      <w:r w:rsidRPr="00660BB6">
        <w:rPr>
          <w:rStyle w:val="EndnoteReference"/>
          <w:sz w:val="24"/>
          <w:szCs w:val="24"/>
        </w:rPr>
        <w:endnoteRef/>
      </w:r>
      <w:r w:rsidRPr="00660BB6">
        <w:rPr>
          <w:sz w:val="24"/>
          <w:szCs w:val="24"/>
        </w:rPr>
        <w:t xml:space="preserve"> The earliest year that LODES data is available is 2002 for some states and 2004 for others.</w:t>
      </w:r>
    </w:p>
  </w:endnote>
  <w:endnote w:id="20">
    <w:p w14:paraId="7D8B839B" w14:textId="26F89EC7" w:rsidR="000C0710" w:rsidRPr="00660BB6" w:rsidRDefault="000C0710" w:rsidP="00534FE3">
      <w:pPr>
        <w:pStyle w:val="EndnoteText"/>
        <w:contextualSpacing/>
        <w:rPr>
          <w:sz w:val="24"/>
          <w:szCs w:val="24"/>
        </w:rPr>
      </w:pPr>
      <w:r w:rsidRPr="00660BB6">
        <w:rPr>
          <w:rStyle w:val="EndnoteReference"/>
          <w:sz w:val="24"/>
          <w:szCs w:val="24"/>
        </w:rPr>
        <w:endnoteRef/>
      </w:r>
      <w:r w:rsidRPr="00660BB6">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Pr="00660BB6">
        <w:rPr>
          <w:sz w:val="24"/>
          <w:szCs w:val="24"/>
        </w:rPr>
        <w:fldChar w:fldCharType="begin"/>
      </w:r>
      <w:r w:rsidRPr="00660BB6">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660BB6">
        <w:rPr>
          <w:sz w:val="24"/>
          <w:szCs w:val="24"/>
        </w:rPr>
        <w:fldChar w:fldCharType="separate"/>
      </w:r>
      <w:r w:rsidRPr="00660BB6">
        <w:rPr>
          <w:rFonts w:cs="Times New Roman"/>
          <w:sz w:val="24"/>
          <w:szCs w:val="24"/>
        </w:rPr>
        <w:t>(Berri 1989)</w:t>
      </w:r>
      <w:r w:rsidRPr="00660BB6">
        <w:rPr>
          <w:sz w:val="24"/>
          <w:szCs w:val="24"/>
        </w:rPr>
        <w:fldChar w:fldCharType="end"/>
      </w:r>
      <w:r w:rsidRPr="00660BB6">
        <w:rPr>
          <w:sz w:val="24"/>
          <w:szCs w:val="24"/>
        </w:rPr>
        <w:t xml:space="preserve">.  </w:t>
      </w:r>
    </w:p>
  </w:endnote>
  <w:endnote w:id="21">
    <w:p w14:paraId="3715D22D" w14:textId="77777777" w:rsidR="008D3F8E" w:rsidRPr="00660BB6" w:rsidRDefault="008D3F8E" w:rsidP="008768C5">
      <w:pPr>
        <w:pStyle w:val="EndnoteText"/>
        <w:rPr>
          <w:sz w:val="24"/>
          <w:szCs w:val="24"/>
        </w:rPr>
      </w:pPr>
      <w:r w:rsidRPr="00660BB6">
        <w:rPr>
          <w:rStyle w:val="EndnoteReference"/>
          <w:sz w:val="24"/>
          <w:szCs w:val="24"/>
        </w:rPr>
        <w:endnoteRef/>
      </w:r>
      <w:r w:rsidRPr="00660BB6">
        <w:rPr>
          <w:sz w:val="24"/>
          <w:szCs w:val="24"/>
        </w:rPr>
        <w:t xml:space="preserve"> Detailed results and analyses from all supplementary analyses are available upon request.</w:t>
      </w:r>
    </w:p>
  </w:endnote>
  <w:endnote w:id="22">
    <w:p w14:paraId="2409D691" w14:textId="67BEB7AB" w:rsidR="00EA45B5" w:rsidRPr="00660BB6" w:rsidRDefault="00EA45B5">
      <w:pPr>
        <w:pStyle w:val="EndnoteText"/>
        <w:rPr>
          <w:sz w:val="24"/>
          <w:szCs w:val="24"/>
        </w:rPr>
      </w:pPr>
      <w:r w:rsidRPr="00660BB6">
        <w:rPr>
          <w:rStyle w:val="EndnoteReference"/>
          <w:sz w:val="24"/>
          <w:szCs w:val="24"/>
        </w:rPr>
        <w:endnoteRef/>
      </w:r>
      <w:r w:rsidRPr="00660BB6">
        <w:rPr>
          <w:sz w:val="24"/>
          <w:szCs w:val="24"/>
        </w:rPr>
        <w:t xml:space="preserve"> </w:t>
      </w:r>
      <w:r w:rsidRPr="00660BB6">
        <w:rPr>
          <w:sz w:val="24"/>
          <w:szCs w:val="24"/>
        </w:rPr>
        <w:fldChar w:fldCharType="begin"/>
      </w:r>
      <w:ins w:id="0" w:author="Iris Zhang" w:date="2023-01-03T12:20:00Z">
        <w:r w:rsidRPr="00660BB6">
          <w:rPr>
            <w:sz w:val="24"/>
            <w:szCs w:val="24"/>
          </w:rPr>
          <w:instrText xml:space="preserve"> HYPERLINK "</w:instrText>
        </w:r>
      </w:ins>
      <w:r w:rsidRPr="00660BB6">
        <w:rPr>
          <w:sz w:val="24"/>
          <w:szCs w:val="24"/>
        </w:rPr>
        <w:instrText>https://www.congress.gov/bill/117th-congress/house-bill/4</w:instrText>
      </w:r>
      <w:ins w:id="1" w:author="Iris Zhang" w:date="2023-01-03T12:20:00Z">
        <w:r w:rsidRPr="00660BB6">
          <w:rPr>
            <w:sz w:val="24"/>
            <w:szCs w:val="24"/>
          </w:rPr>
          <w:instrText xml:space="preserve">" </w:instrText>
        </w:r>
      </w:ins>
      <w:r w:rsidRPr="00660BB6">
        <w:rPr>
          <w:sz w:val="24"/>
          <w:szCs w:val="24"/>
        </w:rPr>
        <w:fldChar w:fldCharType="separate"/>
      </w:r>
      <w:r w:rsidRPr="00660BB6">
        <w:rPr>
          <w:rStyle w:val="Hyperlink"/>
          <w:sz w:val="24"/>
          <w:szCs w:val="24"/>
        </w:rPr>
        <w:t>https://www.congress.gov/bill/117th-congress/house-bill/4</w:t>
      </w:r>
      <w:r w:rsidRPr="00660BB6">
        <w:rPr>
          <w:sz w:val="24"/>
          <w:szCs w:val="24"/>
        </w:rPr>
        <w:fldChar w:fldCharType="end"/>
      </w:r>
      <w:r w:rsidRPr="00660BB6">
        <w:rPr>
          <w:sz w:val="24"/>
          <w:szCs w:val="24"/>
        </w:rPr>
        <w:t xml:space="preserve">. </w:t>
      </w:r>
    </w:p>
  </w:endnote>
  <w:endnote w:id="23">
    <w:p w14:paraId="4C488D2C" w14:textId="0310961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Data for voting-age population is collected in the same way as described in the Data &amp; Methods section. Detailed analyses generating these estimates are available upon request. </w:t>
      </w:r>
    </w:p>
  </w:endnote>
  <w:endnote w:id="24">
    <w:p w14:paraId="34330ADD" w14:textId="1E232F50" w:rsidR="00521F71" w:rsidRPr="00660BB6" w:rsidRDefault="00521F71">
      <w:pPr>
        <w:pStyle w:val="EndnoteText"/>
        <w:rPr>
          <w:sz w:val="24"/>
          <w:szCs w:val="24"/>
        </w:rPr>
      </w:pPr>
      <w:r w:rsidRPr="00660BB6">
        <w:rPr>
          <w:rStyle w:val="EndnoteReference"/>
          <w:sz w:val="24"/>
          <w:szCs w:val="24"/>
        </w:rPr>
        <w:endnoteRef/>
      </w:r>
      <w:r w:rsidRPr="00660BB6">
        <w:rPr>
          <w:sz w:val="24"/>
          <w:szCs w:val="24"/>
        </w:rPr>
        <w:t xml:space="preserve"> The actual number may vary, but to the extent that underreporting is evenly distributed across types of boundary changes, my estimation that new incorporations and successions are a small proportion of all boundary changes should nevertheless be accura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233BA" w14:textId="77777777" w:rsidR="00EF47DC" w:rsidRDefault="00EF47DC" w:rsidP="006124A2">
      <w:r>
        <w:separator/>
      </w:r>
    </w:p>
  </w:footnote>
  <w:footnote w:type="continuationSeparator" w:id="0">
    <w:p w14:paraId="5630F725" w14:textId="77777777" w:rsidR="00EF47DC" w:rsidRDefault="00EF47DC"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561"/>
    <w:rsid w:val="0003770D"/>
    <w:rsid w:val="0004062C"/>
    <w:rsid w:val="00040756"/>
    <w:rsid w:val="00040DE5"/>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5DCB"/>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59DE"/>
    <w:rsid w:val="0008610F"/>
    <w:rsid w:val="00086162"/>
    <w:rsid w:val="000861E7"/>
    <w:rsid w:val="00086366"/>
    <w:rsid w:val="00086F3D"/>
    <w:rsid w:val="0008720C"/>
    <w:rsid w:val="00087452"/>
    <w:rsid w:val="00087A49"/>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9F4"/>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89C"/>
    <w:rsid w:val="00103962"/>
    <w:rsid w:val="00103CD0"/>
    <w:rsid w:val="0010434C"/>
    <w:rsid w:val="00104B61"/>
    <w:rsid w:val="001053D8"/>
    <w:rsid w:val="00105E8E"/>
    <w:rsid w:val="00106068"/>
    <w:rsid w:val="00106417"/>
    <w:rsid w:val="00106628"/>
    <w:rsid w:val="00106B49"/>
    <w:rsid w:val="00106C71"/>
    <w:rsid w:val="00107999"/>
    <w:rsid w:val="00107ED1"/>
    <w:rsid w:val="00110FEC"/>
    <w:rsid w:val="001111FC"/>
    <w:rsid w:val="00111989"/>
    <w:rsid w:val="00111A9E"/>
    <w:rsid w:val="0011269F"/>
    <w:rsid w:val="0011379D"/>
    <w:rsid w:val="001138AF"/>
    <w:rsid w:val="00113912"/>
    <w:rsid w:val="0011416B"/>
    <w:rsid w:val="00114A89"/>
    <w:rsid w:val="00116DD2"/>
    <w:rsid w:val="00116E2A"/>
    <w:rsid w:val="001176B1"/>
    <w:rsid w:val="0011778C"/>
    <w:rsid w:val="001178DC"/>
    <w:rsid w:val="001209FF"/>
    <w:rsid w:val="00121E6A"/>
    <w:rsid w:val="001228EE"/>
    <w:rsid w:val="00122CC9"/>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42E"/>
    <w:rsid w:val="001779F5"/>
    <w:rsid w:val="00177A8A"/>
    <w:rsid w:val="00177C98"/>
    <w:rsid w:val="00180D4D"/>
    <w:rsid w:val="00180D7B"/>
    <w:rsid w:val="0018160C"/>
    <w:rsid w:val="00181B5F"/>
    <w:rsid w:val="00182435"/>
    <w:rsid w:val="001828B8"/>
    <w:rsid w:val="00182EF4"/>
    <w:rsid w:val="001835C2"/>
    <w:rsid w:val="001839A5"/>
    <w:rsid w:val="001843D7"/>
    <w:rsid w:val="00184E9E"/>
    <w:rsid w:val="001859E9"/>
    <w:rsid w:val="00185E12"/>
    <w:rsid w:val="001864DE"/>
    <w:rsid w:val="00186696"/>
    <w:rsid w:val="00186D5F"/>
    <w:rsid w:val="001872B0"/>
    <w:rsid w:val="001873C3"/>
    <w:rsid w:val="00187461"/>
    <w:rsid w:val="00187873"/>
    <w:rsid w:val="00187A4A"/>
    <w:rsid w:val="00187DCB"/>
    <w:rsid w:val="001918E0"/>
    <w:rsid w:val="00191F03"/>
    <w:rsid w:val="0019200B"/>
    <w:rsid w:val="00192E06"/>
    <w:rsid w:val="00192E83"/>
    <w:rsid w:val="00192EEF"/>
    <w:rsid w:val="00192F7D"/>
    <w:rsid w:val="00193718"/>
    <w:rsid w:val="0019375B"/>
    <w:rsid w:val="00193B2E"/>
    <w:rsid w:val="00193B3C"/>
    <w:rsid w:val="0019415D"/>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9EC"/>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158"/>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3EE2"/>
    <w:rsid w:val="00214118"/>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237"/>
    <w:rsid w:val="00250E39"/>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5B09"/>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60F"/>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E7B67"/>
    <w:rsid w:val="002E7BB2"/>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641"/>
    <w:rsid w:val="00306E6D"/>
    <w:rsid w:val="00306E8F"/>
    <w:rsid w:val="0031064F"/>
    <w:rsid w:val="00310F5E"/>
    <w:rsid w:val="00310FAF"/>
    <w:rsid w:val="00311729"/>
    <w:rsid w:val="003117AD"/>
    <w:rsid w:val="003118F2"/>
    <w:rsid w:val="003122F0"/>
    <w:rsid w:val="0031243B"/>
    <w:rsid w:val="0031250A"/>
    <w:rsid w:val="00313B6F"/>
    <w:rsid w:val="00314429"/>
    <w:rsid w:val="00314529"/>
    <w:rsid w:val="0031493D"/>
    <w:rsid w:val="00314D85"/>
    <w:rsid w:val="0031508D"/>
    <w:rsid w:val="00315492"/>
    <w:rsid w:val="003159FC"/>
    <w:rsid w:val="00315E56"/>
    <w:rsid w:val="003162D6"/>
    <w:rsid w:val="00317D0B"/>
    <w:rsid w:val="0032078E"/>
    <w:rsid w:val="00320CA7"/>
    <w:rsid w:val="0032170F"/>
    <w:rsid w:val="00321D74"/>
    <w:rsid w:val="00322878"/>
    <w:rsid w:val="00322B6D"/>
    <w:rsid w:val="00322BCA"/>
    <w:rsid w:val="00322D49"/>
    <w:rsid w:val="003233E2"/>
    <w:rsid w:val="00324539"/>
    <w:rsid w:val="003256A8"/>
    <w:rsid w:val="00326587"/>
    <w:rsid w:val="003266BC"/>
    <w:rsid w:val="0032693C"/>
    <w:rsid w:val="00326E2A"/>
    <w:rsid w:val="00326F50"/>
    <w:rsid w:val="00327127"/>
    <w:rsid w:val="0033078B"/>
    <w:rsid w:val="003315CA"/>
    <w:rsid w:val="00331B87"/>
    <w:rsid w:val="0033242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927"/>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E34"/>
    <w:rsid w:val="003B71C0"/>
    <w:rsid w:val="003B7B58"/>
    <w:rsid w:val="003C0CD0"/>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1DE"/>
    <w:rsid w:val="003E6794"/>
    <w:rsid w:val="003E6A70"/>
    <w:rsid w:val="003E6FA0"/>
    <w:rsid w:val="003E703F"/>
    <w:rsid w:val="003E7225"/>
    <w:rsid w:val="003E74F4"/>
    <w:rsid w:val="003F06C1"/>
    <w:rsid w:val="003F15E8"/>
    <w:rsid w:val="003F162C"/>
    <w:rsid w:val="003F1802"/>
    <w:rsid w:val="003F1D73"/>
    <w:rsid w:val="003F1FE5"/>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6E98"/>
    <w:rsid w:val="004471DF"/>
    <w:rsid w:val="0045037E"/>
    <w:rsid w:val="0045247B"/>
    <w:rsid w:val="00452E37"/>
    <w:rsid w:val="00452EDA"/>
    <w:rsid w:val="00452F7E"/>
    <w:rsid w:val="00453510"/>
    <w:rsid w:val="0045397A"/>
    <w:rsid w:val="00453D42"/>
    <w:rsid w:val="0045506C"/>
    <w:rsid w:val="00455A8F"/>
    <w:rsid w:val="004600B9"/>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4304"/>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7A8"/>
    <w:rsid w:val="00486A90"/>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0FA3"/>
    <w:rsid w:val="004A15CE"/>
    <w:rsid w:val="004A2B30"/>
    <w:rsid w:val="004A304A"/>
    <w:rsid w:val="004A4E2F"/>
    <w:rsid w:val="004A4EDE"/>
    <w:rsid w:val="004A61B8"/>
    <w:rsid w:val="004A632B"/>
    <w:rsid w:val="004A6857"/>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64E8"/>
    <w:rsid w:val="004B71F4"/>
    <w:rsid w:val="004B7274"/>
    <w:rsid w:val="004B7570"/>
    <w:rsid w:val="004B7CE3"/>
    <w:rsid w:val="004B7E26"/>
    <w:rsid w:val="004C0906"/>
    <w:rsid w:val="004C09B3"/>
    <w:rsid w:val="004C12BB"/>
    <w:rsid w:val="004C1CC3"/>
    <w:rsid w:val="004C2539"/>
    <w:rsid w:val="004C29A4"/>
    <w:rsid w:val="004C2B2B"/>
    <w:rsid w:val="004C2CF3"/>
    <w:rsid w:val="004C3CCB"/>
    <w:rsid w:val="004C3F62"/>
    <w:rsid w:val="004C46E9"/>
    <w:rsid w:val="004C496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836"/>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2CFE"/>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6C81"/>
    <w:rsid w:val="005D6DFA"/>
    <w:rsid w:val="005D7F20"/>
    <w:rsid w:val="005E0191"/>
    <w:rsid w:val="005E093A"/>
    <w:rsid w:val="005E14B5"/>
    <w:rsid w:val="005E14C1"/>
    <w:rsid w:val="005E1D29"/>
    <w:rsid w:val="005E24C5"/>
    <w:rsid w:val="005E2B4B"/>
    <w:rsid w:val="005E2C7A"/>
    <w:rsid w:val="005E3790"/>
    <w:rsid w:val="005E41D4"/>
    <w:rsid w:val="005E45BD"/>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AA7"/>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4A94"/>
    <w:rsid w:val="00615A3A"/>
    <w:rsid w:val="00616044"/>
    <w:rsid w:val="0061657C"/>
    <w:rsid w:val="00616E92"/>
    <w:rsid w:val="00617AB7"/>
    <w:rsid w:val="00621A29"/>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4993"/>
    <w:rsid w:val="0063539A"/>
    <w:rsid w:val="00636939"/>
    <w:rsid w:val="00636BA6"/>
    <w:rsid w:val="00640749"/>
    <w:rsid w:val="00640CDC"/>
    <w:rsid w:val="00642905"/>
    <w:rsid w:val="00642D1C"/>
    <w:rsid w:val="00643364"/>
    <w:rsid w:val="00643560"/>
    <w:rsid w:val="00643AE2"/>
    <w:rsid w:val="00643D41"/>
    <w:rsid w:val="00644507"/>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0BB6"/>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D3"/>
    <w:rsid w:val="006A1840"/>
    <w:rsid w:val="006A1D7B"/>
    <w:rsid w:val="006A2653"/>
    <w:rsid w:val="006A2F4A"/>
    <w:rsid w:val="006A3A42"/>
    <w:rsid w:val="006A3ADC"/>
    <w:rsid w:val="006A3D38"/>
    <w:rsid w:val="006A57C4"/>
    <w:rsid w:val="006A5A63"/>
    <w:rsid w:val="006A5FD9"/>
    <w:rsid w:val="006A651A"/>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5571"/>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377E"/>
    <w:rsid w:val="007B40C9"/>
    <w:rsid w:val="007B4850"/>
    <w:rsid w:val="007B5D49"/>
    <w:rsid w:val="007B5DF1"/>
    <w:rsid w:val="007B664E"/>
    <w:rsid w:val="007B67B9"/>
    <w:rsid w:val="007B6B45"/>
    <w:rsid w:val="007B7185"/>
    <w:rsid w:val="007B7324"/>
    <w:rsid w:val="007B7724"/>
    <w:rsid w:val="007B78E6"/>
    <w:rsid w:val="007C0371"/>
    <w:rsid w:val="007C03D6"/>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CD4"/>
    <w:rsid w:val="00841F8A"/>
    <w:rsid w:val="0084290B"/>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908"/>
    <w:rsid w:val="008B7CB2"/>
    <w:rsid w:val="008C009D"/>
    <w:rsid w:val="008C05AE"/>
    <w:rsid w:val="008C0E21"/>
    <w:rsid w:val="008C0EAF"/>
    <w:rsid w:val="008C100A"/>
    <w:rsid w:val="008C13EC"/>
    <w:rsid w:val="008C18B3"/>
    <w:rsid w:val="008C1C55"/>
    <w:rsid w:val="008C2115"/>
    <w:rsid w:val="008C2202"/>
    <w:rsid w:val="008C236C"/>
    <w:rsid w:val="008C2392"/>
    <w:rsid w:val="008C2CE1"/>
    <w:rsid w:val="008C2F41"/>
    <w:rsid w:val="008C2F59"/>
    <w:rsid w:val="008C325E"/>
    <w:rsid w:val="008C3D77"/>
    <w:rsid w:val="008C4554"/>
    <w:rsid w:val="008C484D"/>
    <w:rsid w:val="008C4943"/>
    <w:rsid w:val="008C4EDB"/>
    <w:rsid w:val="008C5B9A"/>
    <w:rsid w:val="008C6299"/>
    <w:rsid w:val="008D0604"/>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5E09"/>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39D"/>
    <w:rsid w:val="009138D4"/>
    <w:rsid w:val="009139F8"/>
    <w:rsid w:val="00913D65"/>
    <w:rsid w:val="00914023"/>
    <w:rsid w:val="00914679"/>
    <w:rsid w:val="00914691"/>
    <w:rsid w:val="00914C4C"/>
    <w:rsid w:val="00914CE2"/>
    <w:rsid w:val="00915047"/>
    <w:rsid w:val="0091569C"/>
    <w:rsid w:val="00915946"/>
    <w:rsid w:val="00915AC2"/>
    <w:rsid w:val="00915B34"/>
    <w:rsid w:val="00915E9C"/>
    <w:rsid w:val="009205C6"/>
    <w:rsid w:val="00920CBC"/>
    <w:rsid w:val="00921244"/>
    <w:rsid w:val="00922ECE"/>
    <w:rsid w:val="00923814"/>
    <w:rsid w:val="00923E57"/>
    <w:rsid w:val="009245B6"/>
    <w:rsid w:val="009249E2"/>
    <w:rsid w:val="00924BE7"/>
    <w:rsid w:val="00925079"/>
    <w:rsid w:val="009250BF"/>
    <w:rsid w:val="009250CB"/>
    <w:rsid w:val="009259BD"/>
    <w:rsid w:val="00925B0B"/>
    <w:rsid w:val="0092625B"/>
    <w:rsid w:val="00927061"/>
    <w:rsid w:val="00927206"/>
    <w:rsid w:val="00927667"/>
    <w:rsid w:val="009279E9"/>
    <w:rsid w:val="00930733"/>
    <w:rsid w:val="00930B6F"/>
    <w:rsid w:val="00930EE0"/>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A7"/>
    <w:rsid w:val="0094129D"/>
    <w:rsid w:val="00941882"/>
    <w:rsid w:val="009420EF"/>
    <w:rsid w:val="0094223D"/>
    <w:rsid w:val="009431CA"/>
    <w:rsid w:val="009440AD"/>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3FF3"/>
    <w:rsid w:val="009540B7"/>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3F3"/>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5C89"/>
    <w:rsid w:val="0098681D"/>
    <w:rsid w:val="00986B2A"/>
    <w:rsid w:val="00986C99"/>
    <w:rsid w:val="00987454"/>
    <w:rsid w:val="00990611"/>
    <w:rsid w:val="0099074F"/>
    <w:rsid w:val="00991109"/>
    <w:rsid w:val="00991262"/>
    <w:rsid w:val="00991914"/>
    <w:rsid w:val="0099275A"/>
    <w:rsid w:val="0099284A"/>
    <w:rsid w:val="009942A2"/>
    <w:rsid w:val="009943A5"/>
    <w:rsid w:val="00995436"/>
    <w:rsid w:val="00995827"/>
    <w:rsid w:val="0099627C"/>
    <w:rsid w:val="0099640E"/>
    <w:rsid w:val="009965A8"/>
    <w:rsid w:val="00996FCE"/>
    <w:rsid w:val="00997942"/>
    <w:rsid w:val="00997CA6"/>
    <w:rsid w:val="00997F61"/>
    <w:rsid w:val="009A0247"/>
    <w:rsid w:val="009A191B"/>
    <w:rsid w:val="009A1B4D"/>
    <w:rsid w:val="009A1D85"/>
    <w:rsid w:val="009A1DC6"/>
    <w:rsid w:val="009A20A6"/>
    <w:rsid w:val="009A27DC"/>
    <w:rsid w:val="009A3119"/>
    <w:rsid w:val="009A3BC9"/>
    <w:rsid w:val="009A4654"/>
    <w:rsid w:val="009A47E4"/>
    <w:rsid w:val="009A4E5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CF"/>
    <w:rsid w:val="009C1F42"/>
    <w:rsid w:val="009C2A20"/>
    <w:rsid w:val="009C38E5"/>
    <w:rsid w:val="009C3FE8"/>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23"/>
    <w:rsid w:val="009D514A"/>
    <w:rsid w:val="009D5E90"/>
    <w:rsid w:val="009D6BBE"/>
    <w:rsid w:val="009D6DFD"/>
    <w:rsid w:val="009D7619"/>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351"/>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005"/>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4755"/>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844"/>
    <w:rsid w:val="00A63973"/>
    <w:rsid w:val="00A64536"/>
    <w:rsid w:val="00A64FC2"/>
    <w:rsid w:val="00A65038"/>
    <w:rsid w:val="00A67004"/>
    <w:rsid w:val="00A67079"/>
    <w:rsid w:val="00A70EB9"/>
    <w:rsid w:val="00A71025"/>
    <w:rsid w:val="00A71441"/>
    <w:rsid w:val="00A71655"/>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3915"/>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2853"/>
    <w:rsid w:val="00AA2DBE"/>
    <w:rsid w:val="00AA3076"/>
    <w:rsid w:val="00AA33FA"/>
    <w:rsid w:val="00AA3B08"/>
    <w:rsid w:val="00AA3C72"/>
    <w:rsid w:val="00AA535F"/>
    <w:rsid w:val="00AA5A96"/>
    <w:rsid w:val="00AA741E"/>
    <w:rsid w:val="00AA7781"/>
    <w:rsid w:val="00AA7D2B"/>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823"/>
    <w:rsid w:val="00B40F5C"/>
    <w:rsid w:val="00B41087"/>
    <w:rsid w:val="00B4139D"/>
    <w:rsid w:val="00B416C3"/>
    <w:rsid w:val="00B4287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664"/>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5240"/>
    <w:rsid w:val="00BD65C5"/>
    <w:rsid w:val="00BD6A13"/>
    <w:rsid w:val="00BD6B09"/>
    <w:rsid w:val="00BD6B7C"/>
    <w:rsid w:val="00BD6C0E"/>
    <w:rsid w:val="00BD6D5B"/>
    <w:rsid w:val="00BD6FA4"/>
    <w:rsid w:val="00BD7609"/>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66C"/>
    <w:rsid w:val="00C11A8B"/>
    <w:rsid w:val="00C11B1F"/>
    <w:rsid w:val="00C11BF1"/>
    <w:rsid w:val="00C12502"/>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635"/>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2FC0"/>
    <w:rsid w:val="00C93410"/>
    <w:rsid w:val="00C93BA1"/>
    <w:rsid w:val="00C93E91"/>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A4B"/>
    <w:rsid w:val="00CC4CEF"/>
    <w:rsid w:val="00CC4E98"/>
    <w:rsid w:val="00CC5041"/>
    <w:rsid w:val="00CC51D5"/>
    <w:rsid w:val="00CC56C8"/>
    <w:rsid w:val="00CC591C"/>
    <w:rsid w:val="00CC655F"/>
    <w:rsid w:val="00CC6CE9"/>
    <w:rsid w:val="00CC71E9"/>
    <w:rsid w:val="00CC7545"/>
    <w:rsid w:val="00CD0596"/>
    <w:rsid w:val="00CD0960"/>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6F3"/>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2BF5"/>
    <w:rsid w:val="00D22F32"/>
    <w:rsid w:val="00D232C1"/>
    <w:rsid w:val="00D2501D"/>
    <w:rsid w:val="00D254DC"/>
    <w:rsid w:val="00D25779"/>
    <w:rsid w:val="00D2595C"/>
    <w:rsid w:val="00D2598A"/>
    <w:rsid w:val="00D25C2D"/>
    <w:rsid w:val="00D25D61"/>
    <w:rsid w:val="00D25E29"/>
    <w:rsid w:val="00D25ED6"/>
    <w:rsid w:val="00D26F44"/>
    <w:rsid w:val="00D27250"/>
    <w:rsid w:val="00D27DBE"/>
    <w:rsid w:val="00D30B92"/>
    <w:rsid w:val="00D30D1B"/>
    <w:rsid w:val="00D30E69"/>
    <w:rsid w:val="00D31070"/>
    <w:rsid w:val="00D31414"/>
    <w:rsid w:val="00D31980"/>
    <w:rsid w:val="00D319C5"/>
    <w:rsid w:val="00D31CEA"/>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0B3"/>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3EBA"/>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209C"/>
    <w:rsid w:val="00DD2270"/>
    <w:rsid w:val="00DD25D7"/>
    <w:rsid w:val="00DD32C8"/>
    <w:rsid w:val="00DD331B"/>
    <w:rsid w:val="00DD38A1"/>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E8A"/>
    <w:rsid w:val="00DE6F1C"/>
    <w:rsid w:val="00DE7D6A"/>
    <w:rsid w:val="00DE7D80"/>
    <w:rsid w:val="00DE7DFA"/>
    <w:rsid w:val="00DF04D9"/>
    <w:rsid w:val="00DF0AF2"/>
    <w:rsid w:val="00DF1A31"/>
    <w:rsid w:val="00DF1E23"/>
    <w:rsid w:val="00DF2123"/>
    <w:rsid w:val="00DF28AC"/>
    <w:rsid w:val="00DF292E"/>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3E0E"/>
    <w:rsid w:val="00E161D2"/>
    <w:rsid w:val="00E17324"/>
    <w:rsid w:val="00E20692"/>
    <w:rsid w:val="00E20CF5"/>
    <w:rsid w:val="00E20EDC"/>
    <w:rsid w:val="00E21148"/>
    <w:rsid w:val="00E218A7"/>
    <w:rsid w:val="00E2219D"/>
    <w:rsid w:val="00E22CEA"/>
    <w:rsid w:val="00E22EBA"/>
    <w:rsid w:val="00E23624"/>
    <w:rsid w:val="00E23F47"/>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0B4"/>
    <w:rsid w:val="00E43BA5"/>
    <w:rsid w:val="00E4480D"/>
    <w:rsid w:val="00E44D05"/>
    <w:rsid w:val="00E44ED0"/>
    <w:rsid w:val="00E46045"/>
    <w:rsid w:val="00E46DF6"/>
    <w:rsid w:val="00E47975"/>
    <w:rsid w:val="00E47A0B"/>
    <w:rsid w:val="00E47B87"/>
    <w:rsid w:val="00E47FE8"/>
    <w:rsid w:val="00E503B0"/>
    <w:rsid w:val="00E506EE"/>
    <w:rsid w:val="00E507BE"/>
    <w:rsid w:val="00E51224"/>
    <w:rsid w:val="00E5144D"/>
    <w:rsid w:val="00E52612"/>
    <w:rsid w:val="00E52783"/>
    <w:rsid w:val="00E53ABF"/>
    <w:rsid w:val="00E54C08"/>
    <w:rsid w:val="00E54CD6"/>
    <w:rsid w:val="00E55994"/>
    <w:rsid w:val="00E55C8F"/>
    <w:rsid w:val="00E566A1"/>
    <w:rsid w:val="00E574A7"/>
    <w:rsid w:val="00E57987"/>
    <w:rsid w:val="00E602DC"/>
    <w:rsid w:val="00E605AE"/>
    <w:rsid w:val="00E61BFC"/>
    <w:rsid w:val="00E62359"/>
    <w:rsid w:val="00E62D0C"/>
    <w:rsid w:val="00E63AA9"/>
    <w:rsid w:val="00E63C2E"/>
    <w:rsid w:val="00E63F1E"/>
    <w:rsid w:val="00E640B4"/>
    <w:rsid w:val="00E644E1"/>
    <w:rsid w:val="00E64B37"/>
    <w:rsid w:val="00E657CA"/>
    <w:rsid w:val="00E67540"/>
    <w:rsid w:val="00E678F8"/>
    <w:rsid w:val="00E70324"/>
    <w:rsid w:val="00E70EEE"/>
    <w:rsid w:val="00E73B76"/>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70C3"/>
    <w:rsid w:val="00E870F0"/>
    <w:rsid w:val="00E8766D"/>
    <w:rsid w:val="00E87A09"/>
    <w:rsid w:val="00E87D42"/>
    <w:rsid w:val="00E907B7"/>
    <w:rsid w:val="00E91252"/>
    <w:rsid w:val="00E91A3E"/>
    <w:rsid w:val="00E91CC1"/>
    <w:rsid w:val="00E92C2A"/>
    <w:rsid w:val="00E92E67"/>
    <w:rsid w:val="00E92EB4"/>
    <w:rsid w:val="00E9380F"/>
    <w:rsid w:val="00E93FEE"/>
    <w:rsid w:val="00E94F13"/>
    <w:rsid w:val="00E953E6"/>
    <w:rsid w:val="00E9581F"/>
    <w:rsid w:val="00E96136"/>
    <w:rsid w:val="00E968FE"/>
    <w:rsid w:val="00E97F80"/>
    <w:rsid w:val="00EA00BE"/>
    <w:rsid w:val="00EA0192"/>
    <w:rsid w:val="00EA0AF4"/>
    <w:rsid w:val="00EA0D36"/>
    <w:rsid w:val="00EA1134"/>
    <w:rsid w:val="00EA24A9"/>
    <w:rsid w:val="00EA26EE"/>
    <w:rsid w:val="00EA3BBE"/>
    <w:rsid w:val="00EA3E3D"/>
    <w:rsid w:val="00EA422A"/>
    <w:rsid w:val="00EA43B5"/>
    <w:rsid w:val="00EA45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28B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7DC"/>
    <w:rsid w:val="00EF4E4F"/>
    <w:rsid w:val="00EF4F40"/>
    <w:rsid w:val="00EF552D"/>
    <w:rsid w:val="00EF57A1"/>
    <w:rsid w:val="00EF6705"/>
    <w:rsid w:val="00EF689F"/>
    <w:rsid w:val="00EF6D66"/>
    <w:rsid w:val="00F00AE0"/>
    <w:rsid w:val="00F00CB5"/>
    <w:rsid w:val="00F01B67"/>
    <w:rsid w:val="00F02263"/>
    <w:rsid w:val="00F0271B"/>
    <w:rsid w:val="00F02EC3"/>
    <w:rsid w:val="00F03249"/>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225"/>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1F6"/>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67C1"/>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B7EE3"/>
    <w:rsid w:val="00FC0528"/>
    <w:rsid w:val="00FC0A3B"/>
    <w:rsid w:val="00FC1130"/>
    <w:rsid w:val="00FC13C3"/>
    <w:rsid w:val="00FC1826"/>
    <w:rsid w:val="00FC1ADF"/>
    <w:rsid w:val="00FC235D"/>
    <w:rsid w:val="00FC3548"/>
    <w:rsid w:val="00FC3EE3"/>
    <w:rsid w:val="00FC4ADF"/>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hzhang@stanford.edu" TargetMode="External"/><Relationship Id="rId13" Type="http://schemas.openxmlformats.org/officeDocument/2006/relationships/image" Target="media/image3.emf"/><Relationship Id="rId18" Type="http://schemas.openxmlformats.org/officeDocument/2006/relationships/image" Target="media/image8.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census.gov/geographies/reference-files/time-series/geo/bas/annex.html" TargetMode="External"/><Relationship Id="rId3" Type="http://schemas.openxmlformats.org/officeDocument/2006/relationships/hyperlink" Target="https://www.justice.gov/crt/section-4-voting-rights-act" TargetMode="External"/><Relationship Id="rId7" Type="http://schemas.openxmlformats.org/officeDocument/2006/relationships/hyperlink" Target="https://www.scotusblog.com/case-files/cases/shelby-county-v-holder/" TargetMode="External"/><Relationship Id="rId2" Type="http://schemas.openxmlformats.org/officeDocument/2006/relationships/hyperlink" Target="https://www.justice.gov/crt/about-section-5-voting-rights-act" TargetMode="External"/><Relationship Id="rId1" Type="http://schemas.openxmlformats.org/officeDocument/2006/relationships/hyperlink" Target="https://www.justice.gov/crt/history-federal-voting-rights-laws" TargetMode="External"/><Relationship Id="rId6" Type="http://schemas.openxmlformats.org/officeDocument/2006/relationships/hyperlink" Target="https://www.justice.gov/crt/jurisdictions-previously-covered-section-5" TargetMode="External"/><Relationship Id="rId5" Type="http://schemas.openxmlformats.org/officeDocument/2006/relationships/hyperlink" Target="https://www.justice.gov/crt/section-5-changes-type-and-year" TargetMode="External"/><Relationship Id="rId10" Type="http://schemas.openxmlformats.org/officeDocument/2006/relationships/hyperlink" Target="https://www.census.gov/geographies/mapping-files/time-series/geo/tiger-line-file.2014.html" TargetMode="External"/><Relationship Id="rId4" Type="http://schemas.openxmlformats.org/officeDocument/2006/relationships/hyperlink" Target="https://www.justice.gov/crt/jurisdictions-previously-covered-section-5" TargetMode="External"/><Relationship Id="rId9" Type="http://schemas.openxmlformats.org/officeDocument/2006/relationships/hyperlink" Target="https://www.census.gov/geographies/mapping-files/time-series/geo/tiger-line-file.20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49</Pages>
  <Words>52771</Words>
  <Characters>300799</Characters>
  <Application>Microsoft Office Word</Application>
  <DocSecurity>0</DocSecurity>
  <Lines>2506</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104</cp:revision>
  <cp:lastPrinted>2022-11-14T04:37:00Z</cp:lastPrinted>
  <dcterms:created xsi:type="dcterms:W3CDTF">2023-01-03T16:31:00Z</dcterms:created>
  <dcterms:modified xsi:type="dcterms:W3CDTF">2023-01-0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